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6F25F6A" w14:textId="6BCCA367" w:rsidR="00C52ADF" w:rsidRPr="00AB0CF8" w:rsidRDefault="00463D7B">
      <w:pPr>
        <w:rPr>
          <w:rFonts w:ascii="Times New Roman" w:hAnsi="Times New Roman" w:cs="Times New Roman"/>
          <w:b/>
          <w:bCs/>
        </w:rPr>
      </w:pPr>
      <w:r w:rsidRPr="00AB0CF8">
        <w:rPr>
          <w:rFonts w:ascii="Times New Roman" w:hAnsi="Times New Roman" w:cs="Times New Roman"/>
          <w:b/>
          <w:bCs/>
        </w:rPr>
        <w:t>Supplementary material</w:t>
      </w:r>
      <w:r w:rsidR="006840EF">
        <w:rPr>
          <w:rFonts w:ascii="Times New Roman" w:hAnsi="Times New Roman" w:cs="Times New Roman"/>
          <w:b/>
          <w:bCs/>
        </w:rPr>
        <w:t xml:space="preserve"> 1</w:t>
      </w:r>
    </w:p>
    <w:p w14:paraId="27F4F44F" w14:textId="5D59BF83" w:rsidR="00463D7B" w:rsidRPr="00AB0CF8" w:rsidRDefault="00463D7B">
      <w:pPr>
        <w:rPr>
          <w:rFonts w:ascii="Times New Roman" w:hAnsi="Times New Roman" w:cs="Times New Roman"/>
        </w:rPr>
      </w:pPr>
      <w:r w:rsidRPr="00AB0CF8">
        <w:rPr>
          <w:rFonts w:ascii="Times New Roman" w:hAnsi="Times New Roman" w:cs="Times New Roman"/>
        </w:rPr>
        <w:t>Table S</w:t>
      </w:r>
      <w:r w:rsidR="006840EF">
        <w:rPr>
          <w:rFonts w:ascii="Times New Roman" w:hAnsi="Times New Roman" w:cs="Times New Roman"/>
        </w:rPr>
        <w:t xml:space="preserve">upplementary </w:t>
      </w:r>
      <w:r w:rsidRPr="00AB0CF8">
        <w:rPr>
          <w:rFonts w:ascii="Times New Roman" w:hAnsi="Times New Roman" w:cs="Times New Roman"/>
        </w:rPr>
        <w:t>M</w:t>
      </w:r>
      <w:r w:rsidR="006840EF">
        <w:rPr>
          <w:rFonts w:ascii="Times New Roman" w:hAnsi="Times New Roman" w:cs="Times New Roman"/>
        </w:rPr>
        <w:t>aterial 1</w:t>
      </w:r>
      <w:r w:rsidRPr="00AB0CF8">
        <w:rPr>
          <w:rFonts w:ascii="Times New Roman" w:hAnsi="Times New Roman" w:cs="Times New Roman"/>
        </w:rPr>
        <w:t xml:space="preserve">. Assumptions of financial models for the production and sales of </w:t>
      </w:r>
      <w:proofErr w:type="spellStart"/>
      <w:r w:rsidRPr="00AB0CF8">
        <w:rPr>
          <w:rFonts w:ascii="Times New Roman" w:hAnsi="Times New Roman" w:cs="Times New Roman"/>
        </w:rPr>
        <w:t>canarium</w:t>
      </w:r>
      <w:proofErr w:type="spellEnd"/>
      <w:r w:rsidRPr="00AB0CF8">
        <w:rPr>
          <w:rFonts w:ascii="Times New Roman" w:hAnsi="Times New Roman" w:cs="Times New Roman"/>
        </w:rPr>
        <w:t xml:space="preserve"> nuts</w:t>
      </w:r>
      <w:r w:rsidR="00EA5540" w:rsidRPr="00AB0CF8">
        <w:rPr>
          <w:rFonts w:ascii="Times New Roman" w:hAnsi="Times New Roman" w:cs="Times New Roman"/>
        </w:rPr>
        <w:t>. NIS stands for nut-in-shell, and KIT stands for kernel-in-</w:t>
      </w:r>
      <w:proofErr w:type="spellStart"/>
      <w:r w:rsidR="00EA5540" w:rsidRPr="00AB0CF8">
        <w:rPr>
          <w:rFonts w:ascii="Times New Roman" w:hAnsi="Times New Roman" w:cs="Times New Roman"/>
        </w:rPr>
        <w:t>testa</w:t>
      </w:r>
      <w:proofErr w:type="spellEnd"/>
      <w:r w:rsidR="00EA5540" w:rsidRPr="00AB0CF8">
        <w:rPr>
          <w:rFonts w:ascii="Times New Roman" w:hAnsi="Times New Roman" w:cs="Times New Roman"/>
        </w:rPr>
        <w:t>.</w:t>
      </w:r>
    </w:p>
    <w:tbl>
      <w:tblPr>
        <w:tblStyle w:val="TableGrid"/>
        <w:tblW w:w="14170" w:type="dxa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3823"/>
        <w:gridCol w:w="850"/>
        <w:gridCol w:w="3119"/>
        <w:gridCol w:w="6378"/>
      </w:tblGrid>
      <w:tr w:rsidR="00967525" w:rsidRPr="00AB0CF8" w14:paraId="631FC764" w14:textId="77777777" w:rsidTr="00967525">
        <w:trPr>
          <w:tblHeader/>
        </w:trPr>
        <w:tc>
          <w:tcPr>
            <w:tcW w:w="3823" w:type="dxa"/>
          </w:tcPr>
          <w:p w14:paraId="710C7480" w14:textId="20FC8DEC" w:rsidR="00463D7B" w:rsidRPr="00AB0CF8" w:rsidRDefault="00463D7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Parameter (unit)</w:t>
            </w:r>
          </w:p>
        </w:tc>
        <w:tc>
          <w:tcPr>
            <w:tcW w:w="850" w:type="dxa"/>
          </w:tcPr>
          <w:p w14:paraId="05DE3CAD" w14:textId="037881C4" w:rsidR="00463D7B" w:rsidRPr="00AB0CF8" w:rsidRDefault="00463D7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Value</w:t>
            </w:r>
          </w:p>
        </w:tc>
        <w:tc>
          <w:tcPr>
            <w:tcW w:w="3119" w:type="dxa"/>
          </w:tcPr>
          <w:p w14:paraId="39CA7B29" w14:textId="543BC707" w:rsidR="00463D7B" w:rsidRPr="00AB0CF8" w:rsidRDefault="00463D7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Reference</w:t>
            </w:r>
          </w:p>
        </w:tc>
        <w:tc>
          <w:tcPr>
            <w:tcW w:w="6378" w:type="dxa"/>
          </w:tcPr>
          <w:p w14:paraId="27E3A438" w14:textId="17F5CBC4" w:rsidR="00463D7B" w:rsidRPr="00AB0CF8" w:rsidRDefault="00463D7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Comments</w:t>
            </w:r>
          </w:p>
        </w:tc>
      </w:tr>
      <w:tr w:rsidR="00463D7B" w:rsidRPr="00AB0CF8" w14:paraId="11986BFE" w14:textId="77777777" w:rsidTr="00A509E4">
        <w:tc>
          <w:tcPr>
            <w:tcW w:w="14170" w:type="dxa"/>
            <w:gridSpan w:val="4"/>
          </w:tcPr>
          <w:p w14:paraId="65C6AAEE" w14:textId="152490BE" w:rsidR="00463D7B" w:rsidRPr="00AB0CF8" w:rsidRDefault="00463D7B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lanting system</w:t>
            </w:r>
          </w:p>
        </w:tc>
      </w:tr>
      <w:tr w:rsidR="00967525" w:rsidRPr="00AB0CF8" w14:paraId="4CD12025" w14:textId="77777777" w:rsidTr="00967525">
        <w:tc>
          <w:tcPr>
            <w:tcW w:w="3823" w:type="dxa"/>
          </w:tcPr>
          <w:p w14:paraId="28BFFD1E" w14:textId="183DFE17" w:rsidR="00463D7B" w:rsidRPr="00AB0CF8" w:rsidRDefault="00B109C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Project life period (years)</w:t>
            </w:r>
          </w:p>
        </w:tc>
        <w:tc>
          <w:tcPr>
            <w:tcW w:w="850" w:type="dxa"/>
          </w:tcPr>
          <w:p w14:paraId="685E4329" w14:textId="7D3F163C" w:rsidR="00463D7B" w:rsidRPr="00AB0CF8" w:rsidRDefault="00B109C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119" w:type="dxa"/>
          </w:tcPr>
          <w:p w14:paraId="03435EE1" w14:textId="218691CE" w:rsidR="00463D7B" w:rsidRPr="00AB0CF8" w:rsidRDefault="00B109C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4A9B8F31" w14:textId="77777777" w:rsidR="00463D7B" w:rsidRPr="00AB0CF8" w:rsidRDefault="00463D7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1D3E40DA" w14:textId="77777777" w:rsidTr="00967525">
        <w:tc>
          <w:tcPr>
            <w:tcW w:w="3823" w:type="dxa"/>
          </w:tcPr>
          <w:p w14:paraId="760CA626" w14:textId="7DB5FE8B" w:rsidR="00463D7B" w:rsidRPr="00AB0CF8" w:rsidRDefault="000B008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Spacing (m x m)</w:t>
            </w:r>
          </w:p>
        </w:tc>
        <w:tc>
          <w:tcPr>
            <w:tcW w:w="850" w:type="dxa"/>
          </w:tcPr>
          <w:p w14:paraId="5E4EF85D" w14:textId="13ED877B" w:rsidR="00463D7B" w:rsidRPr="00AB0CF8" w:rsidRDefault="000B008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9 x 9</w:t>
            </w:r>
          </w:p>
        </w:tc>
        <w:tc>
          <w:tcPr>
            <w:tcW w:w="3119" w:type="dxa"/>
          </w:tcPr>
          <w:p w14:paraId="169AEBAB" w14:textId="5FCE6A95" w:rsidR="00463D7B" w:rsidRPr="00AB0CF8" w:rsidRDefault="000B008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homson&lt;/Author&gt;&lt;Year&gt;2006&lt;/Year&gt;&lt;RecNum&gt;2&lt;/RecNum&gt;&lt;DisplayText&gt;Thomson and Evans (2006)&lt;/DisplayText&gt;&lt;record&gt;&lt;rec-number&gt;2&lt;/rec-number&gt;&lt;foreign-keys&gt;&lt;key app="EN" db-id="sv5z9trw6d92rneessup9f0sfawwzvxrfd0a" timestamp="1530835428"&gt;2&lt;/key&gt;&lt;/foreign-keys&gt;&lt;ref-type name="Book Section"&gt;5&lt;/ref-type&gt;&lt;contributors&gt;&lt;authors&gt;&lt;author&gt;L A J Thomson&lt;/author&gt;&lt;author&gt;Evans, B&lt;/author&gt;&lt;/authors&gt;&lt;secondary-authors&gt;&lt;author&gt;Elevitch, C R&lt;/author&gt;&lt;/secondary-authors&gt;&lt;/contributors&gt;&lt;titles&gt;&lt;title&gt;Canarium indicum var. indicum and C. harveyi (canarium nut), ver 2.1&lt;/title&gt;&lt;secondary-title&gt;Species Profile for Pacific Island Agroforestry&lt;/secondary-title&gt;&lt;/titles&gt;&lt;dates&gt;&lt;year&gt;2006&lt;/year&gt;&lt;/dates&gt;&lt;pub-location&gt;Holualoa, Hawaii&lt;/pub-location&gt;&lt;publisher&gt;Permanent Agriculture Resources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Thomson and Evans (200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504FB777" w14:textId="3B911F7F" w:rsidR="00463D7B" w:rsidRPr="00AB0CF8" w:rsidRDefault="000B008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homson&lt;/Author&gt;&lt;Year&gt;2006&lt;/Year&gt;&lt;RecNum&gt;2&lt;/RecNum&gt;&lt;DisplayText&gt;Thomson and Evans (2006)&lt;/DisplayText&gt;&lt;record&gt;&lt;rec-number&gt;2&lt;/rec-number&gt;&lt;foreign-keys&gt;&lt;key app="EN" db-id="sv5z9trw6d92rneessup9f0sfawwzvxrfd0a" timestamp="1530835428"&gt;2&lt;/key&gt;&lt;/foreign-keys&gt;&lt;ref-type name="Book Section"&gt;5&lt;/ref-type&gt;&lt;contributors&gt;&lt;authors&gt;&lt;author&gt;L A J Thomson&lt;/author&gt;&lt;author&gt;Evans, B&lt;/author&gt;&lt;/authors&gt;&lt;secondary-authors&gt;&lt;author&gt;Elevitch, C R&lt;/author&gt;&lt;/secondary-authors&gt;&lt;/contributors&gt;&lt;titles&gt;&lt;title&gt;Canarium indicum var. indicum and C. harveyi (canarium nut), ver 2.1&lt;/title&gt;&lt;secondary-title&gt;Species Profile for Pacific Island Agroforestry&lt;/secondary-title&gt;&lt;/titles&gt;&lt;dates&gt;&lt;year&gt;2006&lt;/year&gt;&lt;/dates&gt;&lt;pub-location&gt;Holualoa, Hawaii&lt;/pub-location&gt;&lt;publisher&gt;Permanent Agriculture Resources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Thomson and Evans (200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E43AEB"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suggest</w:t>
            </w:r>
            <w:r w:rsidR="005B532B" w:rsidRPr="00AB0CF8">
              <w:rPr>
                <w:rFonts w:ascii="Times New Roman" w:hAnsi="Times New Roman" w:cs="Times New Roman"/>
                <w:sz w:val="20"/>
                <w:szCs w:val="20"/>
              </w:rPr>
              <w:t>ed</w:t>
            </w:r>
            <w:r w:rsidR="00E43AEB"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9-10 m x 9-10 m. Key informant from this study recommended 8m x 8 m</w:t>
            </w:r>
          </w:p>
        </w:tc>
      </w:tr>
      <w:tr w:rsidR="00FF1771" w:rsidRPr="00AB0CF8" w14:paraId="30AEB198" w14:textId="77777777" w:rsidTr="00967525">
        <w:tc>
          <w:tcPr>
            <w:tcW w:w="3823" w:type="dxa"/>
          </w:tcPr>
          <w:p w14:paraId="7B3D0A6E" w14:textId="75C0CDA7" w:rsidR="00FF1771" w:rsidRPr="00AB0CF8" w:rsidRDefault="00FF177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filling rate (%)</w:t>
            </w:r>
          </w:p>
        </w:tc>
        <w:tc>
          <w:tcPr>
            <w:tcW w:w="850" w:type="dxa"/>
          </w:tcPr>
          <w:p w14:paraId="6FC61698" w14:textId="594F1A58" w:rsidR="00FF1771" w:rsidRPr="00AB0CF8" w:rsidRDefault="00FF177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3119" w:type="dxa"/>
          </w:tcPr>
          <w:p w14:paraId="1D5DB025" w14:textId="741162BA" w:rsidR="00FF1771" w:rsidRPr="00AB0CF8" w:rsidRDefault="00FF177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2E3B36B6" w14:textId="77777777" w:rsidR="00FF1771" w:rsidRPr="00AB0CF8" w:rsidRDefault="00FF177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A0775" w:rsidRPr="00AB0CF8" w14:paraId="266D5C94" w14:textId="77777777" w:rsidTr="00A509E4">
        <w:tc>
          <w:tcPr>
            <w:tcW w:w="14170" w:type="dxa"/>
            <w:gridSpan w:val="4"/>
          </w:tcPr>
          <w:p w14:paraId="4751C131" w14:textId="515A0945" w:rsidR="002A0775" w:rsidRPr="00AB0CF8" w:rsidRDefault="002A0775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Yields</w:t>
            </w:r>
          </w:p>
        </w:tc>
      </w:tr>
      <w:tr w:rsidR="00967525" w:rsidRPr="00AB0CF8" w14:paraId="11390C3C" w14:textId="77777777" w:rsidTr="00967525">
        <w:tc>
          <w:tcPr>
            <w:tcW w:w="3823" w:type="dxa"/>
          </w:tcPr>
          <w:p w14:paraId="1F73A899" w14:textId="35387526" w:rsidR="00463D7B" w:rsidRPr="00AB0CF8" w:rsidRDefault="005B532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Unproductive trees (%)</w:t>
            </w:r>
          </w:p>
        </w:tc>
        <w:tc>
          <w:tcPr>
            <w:tcW w:w="850" w:type="dxa"/>
          </w:tcPr>
          <w:p w14:paraId="3317A756" w14:textId="71088C57" w:rsidR="00463D7B" w:rsidRPr="00AB0CF8" w:rsidRDefault="005B532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3119" w:type="dxa"/>
          </w:tcPr>
          <w:p w14:paraId="2D7B5919" w14:textId="0EF1E800" w:rsidR="00463D7B" w:rsidRPr="00AB0CF8" w:rsidRDefault="005B532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7015D92A" w14:textId="77777777" w:rsidR="00463D7B" w:rsidRPr="00AB0CF8" w:rsidRDefault="00463D7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740FF0E0" w14:textId="77777777" w:rsidTr="00967525">
        <w:tc>
          <w:tcPr>
            <w:tcW w:w="3823" w:type="dxa"/>
          </w:tcPr>
          <w:p w14:paraId="54970388" w14:textId="718BD603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Year of first crop</w:t>
            </w:r>
          </w:p>
        </w:tc>
        <w:tc>
          <w:tcPr>
            <w:tcW w:w="850" w:type="dxa"/>
          </w:tcPr>
          <w:p w14:paraId="406F58EA" w14:textId="1C9E34E4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3119" w:type="dxa"/>
          </w:tcPr>
          <w:p w14:paraId="0AB2E10D" w14:textId="77595950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homson&lt;/Author&gt;&lt;Year&gt;2006&lt;/Year&gt;&lt;RecNum&gt;2&lt;/RecNum&gt;&lt;DisplayText&gt;Thomson and Evans (2006)&lt;/DisplayText&gt;&lt;record&gt;&lt;rec-number&gt;2&lt;/rec-number&gt;&lt;foreign-keys&gt;&lt;key app="EN" db-id="sv5z9trw6d92rneessup9f0sfawwzvxrfd0a" timestamp="1530835428"&gt;2&lt;/key&gt;&lt;/foreign-keys&gt;&lt;ref-type name="Book Section"&gt;5&lt;/ref-type&gt;&lt;contributors&gt;&lt;authors&gt;&lt;author&gt;L A J Thomson&lt;/author&gt;&lt;author&gt;Evans, B&lt;/author&gt;&lt;/authors&gt;&lt;secondary-authors&gt;&lt;author&gt;Elevitch, C R&lt;/author&gt;&lt;/secondary-authors&gt;&lt;/contributors&gt;&lt;titles&gt;&lt;title&gt;Canarium indicum var. indicum and C. harveyi (canarium nut), ver 2.1&lt;/title&gt;&lt;secondary-title&gt;Species Profile for Pacific Island Agroforestry&lt;/secondary-title&gt;&lt;/titles&gt;&lt;dates&gt;&lt;year&gt;2006&lt;/year&gt;&lt;/dates&gt;&lt;pub-location&gt;Holualoa, Hawaii&lt;/pub-location&gt;&lt;publisher&gt;Permanent Agriculture Resources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Thomson and Evans (200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0B70739C" w14:textId="77777777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12A58A0E" w14:textId="77777777" w:rsidTr="00967525">
        <w:tc>
          <w:tcPr>
            <w:tcW w:w="3823" w:type="dxa"/>
          </w:tcPr>
          <w:p w14:paraId="2298ACF9" w14:textId="5F45960B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Yield of first crop (kg NIS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5630A000" w14:textId="3DF6860A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3119" w:type="dxa"/>
          </w:tcPr>
          <w:p w14:paraId="22770E26" w14:textId="4A77C246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4C667BBB" w14:textId="77777777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1173C6DC" w14:textId="77777777" w:rsidTr="00967525">
        <w:tc>
          <w:tcPr>
            <w:tcW w:w="3823" w:type="dxa"/>
          </w:tcPr>
          <w:p w14:paraId="73ADFBBF" w14:textId="0F930A13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Year it reaches maximum yield</w:t>
            </w:r>
          </w:p>
        </w:tc>
        <w:tc>
          <w:tcPr>
            <w:tcW w:w="850" w:type="dxa"/>
          </w:tcPr>
          <w:p w14:paraId="749FC538" w14:textId="7B9AC536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3119" w:type="dxa"/>
          </w:tcPr>
          <w:p w14:paraId="305DF8D8" w14:textId="6F64D097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202047EB" w14:textId="77777777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6431FEA9" w14:textId="77777777" w:rsidTr="00967525">
        <w:tc>
          <w:tcPr>
            <w:tcW w:w="3823" w:type="dxa"/>
          </w:tcPr>
          <w:p w14:paraId="21A09A26" w14:textId="6D43D610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Maximum annual yield (kg NIS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29466E6F" w14:textId="70118F9B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119" w:type="dxa"/>
          </w:tcPr>
          <w:p w14:paraId="0E076EDF" w14:textId="32B0BDBF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DD76DC"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Evans&lt;/Author&gt;&lt;Year&gt;1994&lt;/Year&gt;&lt;RecNum&gt;19&lt;/RecNum&gt;&lt;DisplayText&gt;Evans (1994)&lt;/DisplayText&gt;&lt;record&gt;&lt;rec-number&gt;19&lt;/rec-number&gt;&lt;foreign-keys&gt;&lt;key app="EN" db-id="sv5z9trw6d92rneessup9f0sfawwzvxrfd0a" timestamp="1534719232"&gt;19&lt;/key&gt;&lt;/foreign-keys&gt;&lt;ref-type name="Conference Proceedings"&gt;10&lt;/ref-type&gt;&lt;contributors&gt;&lt;authors&gt;&lt;author&gt;Evans, B R&lt;/author&gt;&lt;/authors&gt;&lt;secondary-authors&gt;&lt;author&gt;Steven, M L&lt;/author&gt;&lt;author&gt;Bourke, R M&lt;/author&gt;&lt;author&gt;Evans, B R&lt;/author&gt;&lt;/secondary-authors&gt;&lt;/contributors&gt;&lt;titles&gt;&lt;title&gt;Overview of Resource Potential for Indigenous Nut Production in South Pacific Indigenous Nuts&lt;/title&gt;&lt;secondary-title&gt;South Pacific Indigenous Nuts&lt;/secondary-title&gt;&lt;/titles&gt;&lt;pages&gt;10-35&lt;/pages&gt;&lt;volume&gt;31&lt;/volume&gt;&lt;dates&gt;&lt;year&gt;1994&lt;/year&gt;&lt;/dates&gt;&lt;pub-location&gt;Port Vila, Vanuatu&lt;/pub-location&gt;&lt;publisher&gt;ACIAR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D76DC"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Evans (1994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4E350C9F" w14:textId="22489E47" w:rsidR="00EA5540" w:rsidRPr="00AB0CF8" w:rsidRDefault="00EA5540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Orwa&lt;/Author&gt;&lt;Year&gt;2009&lt;/Year&gt;&lt;RecNum&gt;1&lt;/RecNum&gt;&lt;DisplayText&gt;Orwa et al. (2009)&lt;/DisplayText&gt;&lt;record&gt;&lt;rec-number&gt;1&lt;/rec-number&gt;&lt;foreign-keys&gt;&lt;key app="EN" db-id="sv5z9trw6d92rneessup9f0sfawwzvxrfd0a" timestamp="1530831892"&gt;1&lt;/key&gt;&lt;/foreign-keys&gt;&lt;ref-type name="Web Page"&gt;12&lt;/ref-type&gt;&lt;contributors&gt;&lt;authors&gt;&lt;author&gt;Orwa, C&lt;/author&gt;&lt;author&gt;Mutua, A&lt;/author&gt;&lt;author&gt;Kindt, R&lt;/author&gt;&lt;author&gt;Jamnadass, R&lt;/author&gt;&lt;author&gt;Anthony, S&lt;/author&gt;&lt;/authors&gt;&lt;/contributors&gt;&lt;titles&gt;&lt;title&gt;Agroforestree Database: a tree reference and selection guide version 4.0&lt;/title&gt;&lt;/titles&gt;&lt;number&gt;11 May 2020&lt;/number&gt;&lt;dates&gt;&lt;year&gt;2009&lt;/year&gt;&lt;/dates&gt;&lt;urls&gt;&lt;related-urls&gt;&lt;url&gt;http://www.worldagroforestry.org/sites/treedbs/treedatabases.asp&lt;/url&gt;&lt;/related-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Orwa et al. (2009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and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suggested 100 kg, which seems high based on our discussions with key informants</w:t>
            </w:r>
          </w:p>
        </w:tc>
      </w:tr>
      <w:tr w:rsidR="00967525" w:rsidRPr="00AB0CF8" w14:paraId="235C3221" w14:textId="77777777" w:rsidTr="00967525">
        <w:tc>
          <w:tcPr>
            <w:tcW w:w="3823" w:type="dxa"/>
          </w:tcPr>
          <w:p w14:paraId="6D037D7F" w14:textId="15D498A8" w:rsidR="00EA5540" w:rsidRPr="00AB0CF8" w:rsidRDefault="00DD76DC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Timber volume at age 30 (m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39F264C0" w14:textId="5A652A27" w:rsidR="00EA5540" w:rsidRPr="00AB0CF8" w:rsidRDefault="00DD76DC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3119" w:type="dxa"/>
          </w:tcPr>
          <w:p w14:paraId="230FFE15" w14:textId="5CB7D5C4" w:rsidR="00EA5540" w:rsidRPr="00AB0CF8" w:rsidRDefault="00DD76DC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3793276C" w14:textId="0C822195" w:rsidR="00EA5540" w:rsidRPr="00AB0CF8" w:rsidRDefault="00FC278F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Vigus&lt;/Author&gt;&lt;Year&gt;1997&lt;/Year&gt;&lt;RecNum&gt;27&lt;/RecNum&gt;&lt;DisplayText&gt;&lt;style size="11"&gt;Vigus&lt;/style&gt; (1997)&lt;/DisplayText&gt;&lt;record&gt;&lt;rec-number&gt;27&lt;/rec-number&gt;&lt;foreign-keys&gt;&lt;key app="EN" db-id="sv5z9trw6d92rneessup9f0sfawwzvxrfd0a" timestamp="1536643017"&gt;27&lt;/key&gt;&lt;/foreign-keys&gt;&lt;ref-type name="Book Section"&gt;5&lt;/ref-type&gt;&lt;contributors&gt;&lt;authors&gt;&lt;author&gt;&lt;style face="normal" font="default" size="11"&gt;Vigus, T&lt;/style&gt;&lt;/author&gt;&lt;/authors&gt;&lt;secondary-authors&gt;&lt;author&gt;&lt;style face="normal" font="default" size="11"&gt;Kandrian Gloucester Integrated Development Project,&lt;/style&gt;&lt;/author&gt;&lt;/secondary-authors&gt;&lt;/contributors&gt;&lt;titles&gt;&lt;title&gt;&lt;style face="normal" font="default" size="11"&gt;Some silvicultural aspects of Canarium indicum&lt;/style&gt;&lt;/title&gt;&lt;secondary-title&gt;&lt;style face="normal" font="default" size="11"&gt;Workshop on Galip as a commercial industry in PNG&lt;/style&gt;&lt;/secondary-title&gt;&lt;/titles&gt;&lt;dates&gt;&lt;year&gt;1997&lt;/year&gt;&lt;/dates&gt;&lt;pub-location&gt;Canberra, Australia&lt;/pub-location&gt;&lt;publisher&gt;AusAID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Vigus (1997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stated that in a </w:t>
            </w:r>
            <w:proofErr w:type="gramStart"/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27-30 year-old</w:t>
            </w:r>
            <w:proofErr w:type="gramEnd"/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plantation in P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apua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ew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G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</w:rPr>
              <w:t>uinea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, a </w:t>
            </w:r>
            <w:proofErr w:type="spellStart"/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canarium</w:t>
            </w:r>
            <w:proofErr w:type="spellEnd"/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tree can produce 3 m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of log for export or 2 m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of sawn timber.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However, based on our observations and discussions with key informants, in Vanuatu this is more likely to be between 1.5 and 2 m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at age 30.</w:t>
            </w:r>
          </w:p>
        </w:tc>
      </w:tr>
      <w:tr w:rsidR="00A148C1" w:rsidRPr="00AB0CF8" w14:paraId="1D7C67EE" w14:textId="77777777" w:rsidTr="00967525">
        <w:tc>
          <w:tcPr>
            <w:tcW w:w="3823" w:type="dxa"/>
          </w:tcPr>
          <w:p w14:paraId="49C3F2B2" w14:textId="79FFCBBF" w:rsidR="00A148C1" w:rsidRPr="00AB0CF8" w:rsidRDefault="00A148C1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KIT-NIS ratio</w:t>
            </w:r>
          </w:p>
        </w:tc>
        <w:tc>
          <w:tcPr>
            <w:tcW w:w="850" w:type="dxa"/>
          </w:tcPr>
          <w:p w14:paraId="7D427D03" w14:textId="0D05AA47" w:rsidR="00A148C1" w:rsidRPr="00AB0CF8" w:rsidRDefault="00A148C1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0.16</w:t>
            </w:r>
          </w:p>
        </w:tc>
        <w:tc>
          <w:tcPr>
            <w:tcW w:w="3119" w:type="dxa"/>
          </w:tcPr>
          <w:p w14:paraId="7AC2E0EF" w14:textId="64A26A39" w:rsidR="00A148C1" w:rsidRPr="00AB0CF8" w:rsidRDefault="00AB0CF8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Carlos&lt;/Author&gt;&lt;Year&gt;1990&lt;/Year&gt;&lt;RecNum&gt;18&lt;/RecNum&gt;&lt;DisplayText&gt;Carlos and Dawes (1990)&lt;/DisplayText&gt;&lt;record&gt;&lt;rec-number&gt;18&lt;/rec-number&gt;&lt;foreign-keys&gt;&lt;key app="EN" db-id="sv5z9trw6d92rneessup9f0sfawwzvxrfd0a" timestamp="1534466983"&gt;18&lt;/key&gt;&lt;/foreign-keys&gt;&lt;ref-type name="Book"&gt;6&lt;/ref-type&gt;&lt;contributors&gt;&lt;authors&gt;&lt;author&gt;Carlos, Juan T&lt;/author&gt;&lt;author&gt;Dawes, SN&lt;/author&gt;&lt;/authors&gt;&lt;/contributors&gt;&lt;titles&gt;&lt;title&gt;South Pacific tropical nut cultivation: status and outlook&lt;/title&gt;&lt;/titles&gt;&lt;dates&gt;&lt;year&gt;1990&lt;/year&gt;&lt;/dates&gt;&lt;publisher&gt;IRETA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Carlos and Dawes (1990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(2009), and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Wallace&lt;/Author&gt;&lt;Year&gt;2012&lt;/Year&gt;&lt;RecNum&gt;25&lt;/RecNum&gt;&lt;DisplayText&gt;Wallace et al. (2012)&lt;/DisplayText&gt;&lt;record&gt;&lt;rec-number&gt;25&lt;/rec-number&gt;&lt;foreign-keys&gt;&lt;key app="EN" db-id="sv5z9trw6d92rneessup9f0sfawwzvxrfd0a" timestamp="1534729297"&gt;25&lt;/key&gt;&lt;/foreign-keys&gt;&lt;ref-type name="Report"&gt;27&lt;/ref-type&gt;&lt;contributors&gt;&lt;authors&gt;&lt;author&gt;Wallace, H&lt;/author&gt;&lt;author&gt;Carter, J&lt;/author&gt;&lt;author&gt;Austin, J&lt;/author&gt;&lt;author&gt;Poienou, M&lt;/author&gt;&lt;author&gt;Moxon, J&lt;/author&gt;&lt;author&gt;Walton, D&lt;/author&gt;&lt;author&gt;Randall, B&lt;/author&gt;&lt;author&gt;Viji, I&lt;/author&gt;&lt;/authors&gt;&lt;secondary-authors&gt;&lt;author&gt;Australian Centre for International Agricultural Research,&lt;/author&gt;&lt;/secondary-authors&gt;&lt;/contributors&gt;&lt;titles&gt;&lt;title&gt;Processing of Canarium indicum nuts: Adapting and refining techniques to benefit farmers in the South Pacific (Final report)&lt;/title&gt;&lt;/titles&gt;&lt;dates&gt;&lt;year&gt;2012&lt;/year&gt;&lt;/dates&gt;&lt;pub-location&gt;Canberra&lt;/pub-location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Wallace et al. (2012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213C32FA" w14:textId="77777777" w:rsidR="00A148C1" w:rsidRPr="00AB0CF8" w:rsidRDefault="00A148C1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B000A" w:rsidRPr="00AB0CF8" w14:paraId="337F38F4" w14:textId="77777777" w:rsidTr="00967525">
        <w:tc>
          <w:tcPr>
            <w:tcW w:w="3823" w:type="dxa"/>
          </w:tcPr>
          <w:p w14:paraId="3A8CE4EA" w14:textId="0B3EDDBB" w:rsidR="00FB000A" w:rsidRPr="00AB0CF8" w:rsidRDefault="00FB000A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ry-wet KIT ratio</w:t>
            </w:r>
          </w:p>
        </w:tc>
        <w:tc>
          <w:tcPr>
            <w:tcW w:w="850" w:type="dxa"/>
          </w:tcPr>
          <w:p w14:paraId="4A36B721" w14:textId="48FBB14D" w:rsidR="00FB000A" w:rsidRPr="00AB0CF8" w:rsidRDefault="00FB000A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33</w:t>
            </w:r>
          </w:p>
        </w:tc>
        <w:tc>
          <w:tcPr>
            <w:tcW w:w="3119" w:type="dxa"/>
          </w:tcPr>
          <w:p w14:paraId="301C49D3" w14:textId="3F26A53E" w:rsidR="00FB000A" w:rsidRPr="00AB0CF8" w:rsidRDefault="00FB000A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Bunt&lt;/Author&gt;&lt;Year&gt;2008&lt;/Year&gt;&lt;RecNum&gt;8&lt;/RecNum&gt;&lt;DisplayText&gt;Bunt and Leakey (2008)&lt;/DisplayText&gt;&lt;record&gt;&lt;rec-number&gt;8&lt;/rec-number&gt;&lt;foreign-keys&gt;&lt;key app="EN" db-id="sv5z9trw6d92rneessup9f0sfawwzvxrfd0a" timestamp="1534290031"&gt;8&lt;/key&gt;&lt;/foreign-keys&gt;&lt;ref-type name="Journal Article"&gt;17&lt;/ref-type&gt;&lt;contributors&gt;&lt;authors&gt;&lt;author&gt;Bunt, Colin&lt;/author&gt;&lt;author&gt;Leakey, Roger&lt;/author&gt;&lt;/authors&gt;&lt;/contributors&gt;&lt;titles&gt;&lt;title&gt;Domestication potential and marketing of Canarium indicum nuts in the Pacific: commercialization and market development&lt;/title&gt;&lt;secondary-title&gt;Forests, Trees and Livelihoods&lt;/secondary-title&gt;&lt;/titles&gt;&lt;periodical&gt;&lt;full-title&gt;Forests, Trees and Livelihoods&lt;/full-title&gt;&lt;/periodical&gt;&lt;pages&gt;271-289&lt;/pages&gt;&lt;volume&gt;18&lt;/volume&gt;&lt;number&gt;3&lt;/number&gt;&lt;dates&gt;&lt;year&gt;2008&lt;/year&gt;&lt;pub-dates&gt;&lt;date&gt;2008/01/01&lt;/date&gt;&lt;/pub-dates&gt;&lt;/dates&gt;&lt;publisher&gt;Taylor &amp;amp; Francis&lt;/publisher&gt;&lt;isbn&gt;1472-8028&lt;/isbn&gt;&lt;urls&gt;&lt;related-urls&gt;&lt;url&gt;https://doi.org/10.1080/14728028.2008.9752636&lt;/url&gt;&lt;/related-urls&gt;&lt;/urls&gt;&lt;electronic-resource-num&gt;10.1080/14728028.2008.975263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Bunt and Leakey (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4848FF84" w14:textId="77777777" w:rsidR="00FB000A" w:rsidRPr="00AB0CF8" w:rsidRDefault="00FB000A" w:rsidP="00EA554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02329" w:rsidRPr="00AB0CF8" w14:paraId="3BE966F0" w14:textId="77777777" w:rsidTr="00A509E4">
        <w:tc>
          <w:tcPr>
            <w:tcW w:w="14170" w:type="dxa"/>
            <w:gridSpan w:val="4"/>
          </w:tcPr>
          <w:p w14:paraId="6CBA234E" w14:textId="255613EB" w:rsidR="00802329" w:rsidRPr="00AB0CF8" w:rsidRDefault="00802329" w:rsidP="00EA5540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abour needs</w:t>
            </w:r>
          </w:p>
        </w:tc>
      </w:tr>
      <w:tr w:rsidR="00802329" w:rsidRPr="00AB0CF8" w14:paraId="12E321D0" w14:textId="77777777" w:rsidTr="00967525">
        <w:tc>
          <w:tcPr>
            <w:tcW w:w="3823" w:type="dxa"/>
          </w:tcPr>
          <w:p w14:paraId="583CCE85" w14:textId="39775C7F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Land preparation time (min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2FCBA9C5" w14:textId="140F5324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3119" w:type="dxa"/>
          </w:tcPr>
          <w:p w14:paraId="333CC229" w14:textId="5882ECE4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3CF15F55" w14:textId="77777777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02329" w:rsidRPr="00AB0CF8" w14:paraId="4CE2B3AF" w14:textId="77777777" w:rsidTr="00967525">
        <w:tc>
          <w:tcPr>
            <w:tcW w:w="3823" w:type="dxa"/>
          </w:tcPr>
          <w:p w14:paraId="6150E089" w14:textId="10371A59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Whole digging time (min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76C2DF47" w14:textId="2288ED8F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3119" w:type="dxa"/>
          </w:tcPr>
          <w:p w14:paraId="2CFC9C22" w14:textId="777A68C8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71FE8935" w14:textId="77777777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02329" w:rsidRPr="00AB0CF8" w14:paraId="513CD42F" w14:textId="77777777" w:rsidTr="00967525">
        <w:tc>
          <w:tcPr>
            <w:tcW w:w="3823" w:type="dxa"/>
          </w:tcPr>
          <w:p w14:paraId="4C6B85D0" w14:textId="104EF14D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Planting time (min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53F94AC9" w14:textId="0FBCDFFA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3119" w:type="dxa"/>
          </w:tcPr>
          <w:p w14:paraId="1DB6F323" w14:textId="2FF0D435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Adapted from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0E9A51B2" w14:textId="2EC7AAF0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used 5 min per tree for planting and fertilising. In Vanuatu, fertilising is not practiced, so planting time was reduced to 3 min per tree.</w:t>
            </w:r>
          </w:p>
        </w:tc>
      </w:tr>
      <w:tr w:rsidR="00802329" w:rsidRPr="00AB0CF8" w14:paraId="0A7D1750" w14:textId="77777777" w:rsidTr="00967525">
        <w:tc>
          <w:tcPr>
            <w:tcW w:w="3823" w:type="dxa"/>
          </w:tcPr>
          <w:p w14:paraId="4F7CA3B6" w14:textId="7B0272DD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Infilling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time (min tree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802329"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7BA16317" w14:textId="1CAF2072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3119" w:type="dxa"/>
          </w:tcPr>
          <w:p w14:paraId="796371B9" w14:textId="34171F78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770EB686" w14:textId="77777777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02329" w:rsidRPr="00AB0CF8" w14:paraId="18CE828F" w14:textId="77777777" w:rsidTr="00967525">
        <w:tc>
          <w:tcPr>
            <w:tcW w:w="3823" w:type="dxa"/>
          </w:tcPr>
          <w:p w14:paraId="2321BB72" w14:textId="16F256FF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Weed control time year 1 (min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6020DB2E" w14:textId="6CD35C84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3119" w:type="dxa"/>
          </w:tcPr>
          <w:p w14:paraId="67855A96" w14:textId="60E7AC12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01F11565" w14:textId="77777777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02329" w:rsidRPr="00AB0CF8" w14:paraId="30931959" w14:textId="77777777" w:rsidTr="00967525">
        <w:tc>
          <w:tcPr>
            <w:tcW w:w="3823" w:type="dxa"/>
          </w:tcPr>
          <w:p w14:paraId="10590A68" w14:textId="6B112EAB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Weed control time years 2 to 5 (min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42F0E75C" w14:textId="707D0309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3119" w:type="dxa"/>
          </w:tcPr>
          <w:p w14:paraId="2EE89B60" w14:textId="2337DF89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2C9D7B62" w14:textId="77777777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02329" w:rsidRPr="00AB0CF8" w14:paraId="03855038" w14:textId="77777777" w:rsidTr="00967525">
        <w:tc>
          <w:tcPr>
            <w:tcW w:w="3823" w:type="dxa"/>
          </w:tcPr>
          <w:p w14:paraId="158F8FA3" w14:textId="01CB711F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Plantation maintenance time years 4 to 30 (min tre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3F861D5B" w14:textId="74BF70E6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3119" w:type="dxa"/>
          </w:tcPr>
          <w:p w14:paraId="17210E4B" w14:textId="4B0A06E0" w:rsidR="00802329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6A2E0BBD" w14:textId="77777777" w:rsidR="00802329" w:rsidRPr="00AB0CF8" w:rsidRDefault="00802329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509E4" w:rsidRPr="00AB0CF8" w14:paraId="46C77E89" w14:textId="77777777" w:rsidTr="00967525">
        <w:tc>
          <w:tcPr>
            <w:tcW w:w="3823" w:type="dxa"/>
          </w:tcPr>
          <w:p w14:paraId="056C43A3" w14:textId="6AE3BAC9" w:rsidR="00A509E4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Nut collection time (min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256B7F43" w14:textId="62F3548E" w:rsidR="00A509E4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3.375</w:t>
            </w:r>
          </w:p>
        </w:tc>
        <w:tc>
          <w:tcPr>
            <w:tcW w:w="3119" w:type="dxa"/>
          </w:tcPr>
          <w:p w14:paraId="27FDE5EA" w14:textId="1BFA4016" w:rsidR="00A509E4" w:rsidRPr="00AB0CF8" w:rsidRDefault="00A032E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ungon&lt;/Author&gt;&lt;Year&gt;2021&lt;/Year&gt;&lt;RecNum&gt;40&lt;/RecNum&gt;&lt;DisplayText&gt;Tungon et al. (2021)&lt;/DisplayText&gt;&lt;record&gt;&lt;rec-number&gt;40&lt;/rec-number&gt;&lt;foreign-keys&gt;&lt;key app="EN" db-id="sv5z9trw6d92rneessup9f0sfawwzvxrfd0a" timestamp="1613609476"&gt;40&lt;/key&gt;&lt;/foreign-keys&gt;&lt;ref-type name="Report"&gt;27&lt;/ref-type&gt;&lt;contributors&gt;&lt;authors&gt;&lt;author&gt;Joseph Tungon&lt;/author&gt;&lt;author&gt;Grant, Elektra&lt;/author&gt;&lt;author&gt;Macdonell, Paul&lt;/author&gt;&lt;author&gt;Page, Tony&lt;/author&gt;&lt;author&gt;Wallace, H&lt;/author&gt;&lt;author&gt;Bai, Shahla Hosseini&lt;/author&gt;&lt;author&gt;Randall, B&lt;/author&gt;&lt;author&gt;Johns, Craig&lt;/author&gt;&lt;author&gt;Simos, T&lt;/author&gt;&lt;author&gt;Jones, K&lt;/author&gt;&lt;author&gt;Nevenimo, Tio&lt;/author&gt;&lt;author&gt;Hannet, Dalsie&lt;/author&gt;&lt;author&gt;Hannett, Goldfrey&lt;/author&gt;&lt;/authors&gt;&lt;/contributors&gt;&lt;titles&gt;&lt;title&gt;Canarium Producers Manual&lt;/title&gt;&lt;/titles&gt;&lt;edition&gt;Tachnical Note TN/C-01, FST/2016/154&lt;/edition&gt;&lt;dates&gt;&lt;year&gt;2021&lt;/year&gt;&lt;/dates&gt;&lt;pub-location&gt;Australia&lt;/pub-location&gt;&lt;publisher&gt;ACIAR&lt;/publisher&gt;&lt;urls&gt;&lt;/urls&gt;&lt;/record&gt;&lt;/Cite&gt;&lt;/EndNote&gt;</w:instrText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032E5">
              <w:rPr>
                <w:rFonts w:ascii="Times New Roman" w:hAnsi="Times New Roman" w:cs="Times New Roman"/>
                <w:noProof/>
                <w:sz w:val="20"/>
                <w:szCs w:val="20"/>
              </w:rPr>
              <w:t>Tungon et al. (2021)</w:t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5269FACD" w14:textId="77777777" w:rsidR="00A509E4" w:rsidRPr="00AB0CF8" w:rsidRDefault="00A509E4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6732" w:rsidRPr="00AB0CF8" w14:paraId="31D27F88" w14:textId="77777777" w:rsidTr="00967525">
        <w:tc>
          <w:tcPr>
            <w:tcW w:w="3823" w:type="dxa"/>
          </w:tcPr>
          <w:p w14:paraId="49E22AF2" w14:textId="0F64C690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ut processing and sorting time (min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04965EB5" w14:textId="28224C0B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3119" w:type="dxa"/>
          </w:tcPr>
          <w:p w14:paraId="17BC0299" w14:textId="79E524C4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  <w:vMerge w:val="restart"/>
          </w:tcPr>
          <w:p w14:paraId="22BC6DF1" w14:textId="6B106786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One of the key informants estimated 1 hour per kilogram of NIS for processing, sorting, </w:t>
            </w:r>
            <w:proofErr w:type="spellStart"/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depulping</w:t>
            </w:r>
            <w:proofErr w:type="spellEnd"/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and cracking in an inefficient system</w:t>
            </w:r>
          </w:p>
        </w:tc>
      </w:tr>
      <w:tr w:rsidR="007B6732" w:rsidRPr="00AB0CF8" w14:paraId="15E4B2C2" w14:textId="77777777" w:rsidTr="00967525">
        <w:tc>
          <w:tcPr>
            <w:tcW w:w="3823" w:type="dxa"/>
          </w:tcPr>
          <w:p w14:paraId="1FB35F07" w14:textId="22D2B000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Nut </w:t>
            </w:r>
            <w:proofErr w:type="spellStart"/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depulping</w:t>
            </w:r>
            <w:proofErr w:type="spellEnd"/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 time (min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3F5154C7" w14:textId="0750C33E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0.125</w:t>
            </w:r>
          </w:p>
        </w:tc>
        <w:tc>
          <w:tcPr>
            <w:tcW w:w="3119" w:type="dxa"/>
          </w:tcPr>
          <w:p w14:paraId="2E2E29D7" w14:textId="670116B7" w:rsidR="007B6732" w:rsidRPr="00AB0CF8" w:rsidRDefault="00A032E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ungon&lt;/Author&gt;&lt;Year&gt;2021&lt;/Year&gt;&lt;RecNum&gt;40&lt;/RecNum&gt;&lt;DisplayText&gt;Tungon et al. (2021)&lt;/DisplayText&gt;&lt;record&gt;&lt;rec-number&gt;40&lt;/rec-number&gt;&lt;foreign-keys&gt;&lt;key app="EN" db-id="sv5z9trw6d92rneessup9f0sfawwzvxrfd0a" timestamp="1613609476"&gt;40&lt;/key&gt;&lt;/foreign-keys&gt;&lt;ref-type name="Report"&gt;27&lt;/ref-type&gt;&lt;contributors&gt;&lt;authors&gt;&lt;author&gt;Joseph Tungon&lt;/author&gt;&lt;author&gt;Grant, Elektra&lt;/author&gt;&lt;author&gt;Macdonell, Paul&lt;/author&gt;&lt;author&gt;Page, Tony&lt;/author&gt;&lt;author&gt;Wallace, H&lt;/author&gt;&lt;author&gt;Bai, Shahla Hosseini&lt;/author&gt;&lt;author&gt;Randall, B&lt;/author&gt;&lt;author&gt;Johns, Craig&lt;/author&gt;&lt;author&gt;Simos, T&lt;/author&gt;&lt;author&gt;Jones, K&lt;/author&gt;&lt;author&gt;Nevenimo, Tio&lt;/author&gt;&lt;author&gt;Hannet, Dalsie&lt;/author&gt;&lt;author&gt;Hannett, Goldfrey&lt;/author&gt;&lt;/authors&gt;&lt;/contributors&gt;&lt;titles&gt;&lt;title&gt;Canarium Producers Manual&lt;/title&gt;&lt;/titles&gt;&lt;edition&gt;Tachnical Note TN/C-01, FST/2016/154&lt;/edition&gt;&lt;dates&gt;&lt;year&gt;2021&lt;/year&gt;&lt;/dates&gt;&lt;pub-location&gt;Australia&lt;/pub-location&gt;&lt;publisher&gt;ACIAR&lt;/publisher&gt;&lt;urls&gt;&lt;/urls&gt;&lt;/record&gt;&lt;/Cite&gt;&lt;/EndNote&gt;</w:instrText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032E5">
              <w:rPr>
                <w:rFonts w:ascii="Times New Roman" w:hAnsi="Times New Roman" w:cs="Times New Roman"/>
                <w:noProof/>
                <w:sz w:val="20"/>
                <w:szCs w:val="20"/>
              </w:rPr>
              <w:t>Tungon et al. (2021)</w:t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  <w:vMerge/>
          </w:tcPr>
          <w:p w14:paraId="3C07E4E3" w14:textId="77777777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6732" w:rsidRPr="00AB0CF8" w14:paraId="723430B1" w14:textId="77777777" w:rsidTr="00967525">
        <w:tc>
          <w:tcPr>
            <w:tcW w:w="3823" w:type="dxa"/>
          </w:tcPr>
          <w:p w14:paraId="05E8C7D9" w14:textId="0A10DE89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Nut cracking time (min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4E478209" w14:textId="2F57986A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11.25</w:t>
            </w:r>
          </w:p>
        </w:tc>
        <w:tc>
          <w:tcPr>
            <w:tcW w:w="3119" w:type="dxa"/>
          </w:tcPr>
          <w:p w14:paraId="28546192" w14:textId="0C7B7557" w:rsidR="007B6732" w:rsidRPr="00AB0CF8" w:rsidRDefault="00A032E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ungon&lt;/Author&gt;&lt;Year&gt;2021&lt;/Year&gt;&lt;RecNum&gt;40&lt;/RecNum&gt;&lt;DisplayText&gt;Tungon et al. (2021)&lt;/DisplayText&gt;&lt;record&gt;&lt;rec-number&gt;40&lt;/rec-number&gt;&lt;foreign-keys&gt;&lt;key app="EN" db-id="sv5z9trw6d92rneessup9f0sfawwzvxrfd0a" timestamp="1613609476"&gt;40&lt;/key&gt;&lt;/foreign-keys&gt;&lt;ref-type name="Report"&gt;27&lt;/ref-type&gt;&lt;contributors&gt;&lt;authors&gt;&lt;author&gt;Joseph Tungon&lt;/author&gt;&lt;author&gt;Grant, Elektra&lt;/author&gt;&lt;author&gt;Macdonell, Paul&lt;/author&gt;&lt;author&gt;Page, Tony&lt;/author&gt;&lt;author&gt;Wallace, H&lt;/author&gt;&lt;author&gt;Bai, Shahla Hosseini&lt;/author&gt;&lt;author&gt;Randall, B&lt;/author&gt;&lt;author&gt;Johns, Craig&lt;/author&gt;&lt;author&gt;Simos, T&lt;/author&gt;&lt;author&gt;Jones, K&lt;/author&gt;&lt;author&gt;Nevenimo, Tio&lt;/author&gt;&lt;author&gt;Hannet, Dalsie&lt;/author&gt;&lt;author&gt;Hannett, Goldfrey&lt;/author&gt;&lt;/authors&gt;&lt;/contributors&gt;&lt;titles&gt;&lt;title&gt;Canarium Producers Manual&lt;/title&gt;&lt;/titles&gt;&lt;edition&gt;Tachnical Note TN/C-01, FST/2016/154&lt;/edition&gt;&lt;dates&gt;&lt;year&gt;2021&lt;/year&gt;&lt;/dates&gt;&lt;pub-location&gt;Australia&lt;/pub-location&gt;&lt;publisher&gt;ACIAR&lt;/publisher&gt;&lt;urls&gt;&lt;/urls&gt;&lt;/record&gt;&lt;/Cite&gt;&lt;/EndNote&gt;</w:instrText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032E5">
              <w:rPr>
                <w:rFonts w:ascii="Times New Roman" w:hAnsi="Times New Roman" w:cs="Times New Roman"/>
                <w:noProof/>
                <w:sz w:val="20"/>
                <w:szCs w:val="20"/>
              </w:rPr>
              <w:t>Tungon et al. (2021)</w:t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  <w:vMerge/>
          </w:tcPr>
          <w:p w14:paraId="482FF0C2" w14:textId="77777777" w:rsidR="007B6732" w:rsidRPr="00AB0CF8" w:rsidRDefault="007B6732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509E4" w:rsidRPr="00AB0CF8" w14:paraId="07D34C4C" w14:textId="77777777" w:rsidTr="00967525">
        <w:tc>
          <w:tcPr>
            <w:tcW w:w="3823" w:type="dxa"/>
          </w:tcPr>
          <w:p w14:paraId="4275332E" w14:textId="0F5EBAC8" w:rsidR="00A509E4" w:rsidRPr="00AB0CF8" w:rsidRDefault="00A148C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Nut drying time</w:t>
            </w:r>
            <w:r w:rsidR="00FF1771">
              <w:rPr>
                <w:rFonts w:ascii="Times New Roman" w:hAnsi="Times New Roman" w:cs="Times New Roman"/>
                <w:sz w:val="20"/>
                <w:szCs w:val="20"/>
              </w:rPr>
              <w:t xml:space="preserve"> – </w:t>
            </w:r>
            <w:r w:rsidR="00FF1771" w:rsidRPr="00185C87">
              <w:rPr>
                <w:rFonts w:ascii="Times New Roman" w:hAnsi="Times New Roman" w:cs="Times New Roman"/>
                <w:sz w:val="20"/>
                <w:szCs w:val="20"/>
              </w:rPr>
              <w:t>electric dryer</w:t>
            </w:r>
            <w:r w:rsidRPr="00FF1771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(min tonn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25393E82" w14:textId="72DD8F6D" w:rsidR="00A509E4" w:rsidRPr="00AB0CF8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3119" w:type="dxa"/>
          </w:tcPr>
          <w:p w14:paraId="201FD00E" w14:textId="4BA5BDE8" w:rsidR="00A509E4" w:rsidRPr="00AB0CF8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wn data</w:t>
            </w:r>
          </w:p>
        </w:tc>
        <w:tc>
          <w:tcPr>
            <w:tcW w:w="6378" w:type="dxa"/>
          </w:tcPr>
          <w:p w14:paraId="7F7D5FDB" w14:textId="0470EA2A" w:rsidR="00A509E4" w:rsidRPr="00AB0CF8" w:rsidRDefault="00A032E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ungon&lt;/Author&gt;&lt;Year&gt;2021&lt;/Year&gt;&lt;RecNum&gt;40&lt;/RecNum&gt;&lt;DisplayText&gt;Tungon et al. (2021)&lt;/DisplayText&gt;&lt;record&gt;&lt;rec-number&gt;40&lt;/rec-number&gt;&lt;foreign-keys&gt;&lt;key app="EN" db-id="sv5z9trw6d92rneessup9f0sfawwzvxrfd0a" timestamp="1613609476"&gt;40&lt;/key&gt;&lt;/foreign-keys&gt;&lt;ref-type name="Report"&gt;27&lt;/ref-type&gt;&lt;contributors&gt;&lt;authors&gt;&lt;author&gt;Joseph Tungon&lt;/author&gt;&lt;author&gt;Grant, Elektra&lt;/author&gt;&lt;author&gt;Macdonell, Paul&lt;/author&gt;&lt;author&gt;Page, Tony&lt;/author&gt;&lt;author&gt;Wallace, H&lt;/author&gt;&lt;author&gt;Bai, Shahla Hosseini&lt;/author&gt;&lt;author&gt;Randall, B&lt;/author&gt;&lt;author&gt;Johns, Craig&lt;/author&gt;&lt;author&gt;Simos, T&lt;/author&gt;&lt;author&gt;Jones, K&lt;/author&gt;&lt;author&gt;Nevenimo, Tio&lt;/author&gt;&lt;author&gt;Hannet, Dalsie&lt;/author&gt;&lt;author&gt;Hannett, Goldfrey&lt;/author&gt;&lt;/authors&gt;&lt;/contributors&gt;&lt;titles&gt;&lt;title&gt;Canarium Producers Manual&lt;/title&gt;&lt;/titles&gt;&lt;edition&gt;Tachnical Note TN/C-01, FST/2016/154&lt;/edition&gt;&lt;dates&gt;&lt;year&gt;2021&lt;/year&gt;&lt;/dates&gt;&lt;pub-location&gt;Australia&lt;/pub-location&gt;&lt;publisher&gt;ACIAR&lt;/publisher&gt;&lt;urls&gt;&lt;/urls&gt;&lt;/record&gt;&lt;/Cite&gt;&lt;/EndNote&gt;</w:instrText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032E5">
              <w:rPr>
                <w:rFonts w:ascii="Times New Roman" w:hAnsi="Times New Roman" w:cs="Times New Roman"/>
                <w:noProof/>
                <w:sz w:val="20"/>
                <w:szCs w:val="20"/>
              </w:rPr>
              <w:t>Tungon et al. (2021)</w:t>
            </w:r>
            <w:r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FF1771" w:rsidRPr="00FF1771">
              <w:rPr>
                <w:rFonts w:ascii="Times New Roman" w:hAnsi="Times New Roman" w:cs="Times New Roman"/>
                <w:sz w:val="20"/>
                <w:szCs w:val="20"/>
              </w:rPr>
              <w:t>estimated 8.4053 min tonne</w:t>
            </w:r>
            <w:r w:rsidR="00FF1771" w:rsidRPr="00FF177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</w:tr>
      <w:tr w:rsidR="00AB0CF8" w:rsidRPr="00AB0CF8" w14:paraId="6365374F" w14:textId="77777777" w:rsidTr="00967525">
        <w:tc>
          <w:tcPr>
            <w:tcW w:w="3823" w:type="dxa"/>
          </w:tcPr>
          <w:p w14:paraId="12CC7644" w14:textId="6CDAB913" w:rsidR="00AB0CF8" w:rsidRPr="00AB0CF8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Nut drying tim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– solar dryer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(min tonne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48E1C27A" w14:textId="431F7624" w:rsidR="00AB0CF8" w:rsidRPr="00AB0CF8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3119" w:type="dxa"/>
          </w:tcPr>
          <w:p w14:paraId="17EEAFDE" w14:textId="62FA7C5A" w:rsidR="00AB0CF8" w:rsidRPr="00FF1771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1771"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3ADDA08E" w14:textId="77777777" w:rsidR="00AB0CF8" w:rsidRPr="00AB0CF8" w:rsidRDefault="00AB0CF8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F1771" w:rsidRPr="00AB0CF8" w14:paraId="50AE75F2" w14:textId="77777777" w:rsidTr="00AF5A81">
        <w:tc>
          <w:tcPr>
            <w:tcW w:w="14170" w:type="dxa"/>
            <w:gridSpan w:val="4"/>
          </w:tcPr>
          <w:p w14:paraId="7E6A5792" w14:textId="759128F3" w:rsidR="00FF1771" w:rsidRPr="00FF1771" w:rsidRDefault="00FF1771" w:rsidP="00802329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F177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sts</w:t>
            </w:r>
          </w:p>
        </w:tc>
      </w:tr>
      <w:tr w:rsidR="00AB0CF8" w:rsidRPr="00AB0CF8" w14:paraId="4D0128E9" w14:textId="77777777" w:rsidTr="00967525">
        <w:tc>
          <w:tcPr>
            <w:tcW w:w="3823" w:type="dxa"/>
          </w:tcPr>
          <w:p w14:paraId="321BCCF8" w14:textId="208268D1" w:rsidR="00AB0CF8" w:rsidRPr="00AB0CF8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and opportunity cost (VUV ha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year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6F931058" w14:textId="6B4F5BEB" w:rsidR="00AB0CF8" w:rsidRPr="00AB0CF8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150</w:t>
            </w:r>
          </w:p>
        </w:tc>
        <w:tc>
          <w:tcPr>
            <w:tcW w:w="3119" w:type="dxa"/>
          </w:tcPr>
          <w:p w14:paraId="77E70065" w14:textId="59BDC398" w:rsidR="00AB0CF8" w:rsidRPr="00FF1771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7407096A" w14:textId="77777777" w:rsidR="00AB0CF8" w:rsidRPr="00AB0CF8" w:rsidRDefault="00AB0CF8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B0CF8" w:rsidRPr="00AB0CF8" w14:paraId="5DA10C6B" w14:textId="77777777" w:rsidTr="00967525">
        <w:tc>
          <w:tcPr>
            <w:tcW w:w="3823" w:type="dxa"/>
          </w:tcPr>
          <w:p w14:paraId="10F61870" w14:textId="4F3F0EFF" w:rsidR="00AB0CF8" w:rsidRPr="00AB0CF8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abour cost (VUV h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4C14446C" w14:textId="5A17CB4C" w:rsidR="00AB0CF8" w:rsidRPr="00AB0CF8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0</w:t>
            </w:r>
          </w:p>
        </w:tc>
        <w:tc>
          <w:tcPr>
            <w:tcW w:w="3119" w:type="dxa"/>
          </w:tcPr>
          <w:p w14:paraId="4091C4DE" w14:textId="135C70A6" w:rsidR="00AB0CF8" w:rsidRPr="00FF1771" w:rsidRDefault="00FF1771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inimum wage Vanuatu</w:t>
            </w:r>
          </w:p>
        </w:tc>
        <w:tc>
          <w:tcPr>
            <w:tcW w:w="6378" w:type="dxa"/>
          </w:tcPr>
          <w:p w14:paraId="333A4620" w14:textId="77777777" w:rsidR="00AB0CF8" w:rsidRPr="00AB0CF8" w:rsidRDefault="00AB0CF8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B0CF8" w:rsidRPr="00AB0CF8" w14:paraId="1E030231" w14:textId="77777777" w:rsidTr="00967525">
        <w:tc>
          <w:tcPr>
            <w:tcW w:w="3823" w:type="dxa"/>
          </w:tcPr>
          <w:p w14:paraId="30E3AE16" w14:textId="1821B723" w:rsidR="00AB0CF8" w:rsidRPr="00AB0CF8" w:rsidRDefault="00FF1771" w:rsidP="00FF177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anting permit cost</w:t>
            </w:r>
            <w:r w:rsidR="00967525">
              <w:rPr>
                <w:rFonts w:ascii="Times New Roman" w:hAnsi="Times New Roman" w:cs="Times New Roman"/>
                <w:sz w:val="20"/>
                <w:szCs w:val="20"/>
              </w:rPr>
              <w:t xml:space="preserve"> (VUV)</w:t>
            </w:r>
          </w:p>
        </w:tc>
        <w:tc>
          <w:tcPr>
            <w:tcW w:w="850" w:type="dxa"/>
          </w:tcPr>
          <w:p w14:paraId="299A5730" w14:textId="263AC90C" w:rsidR="00AB0CF8" w:rsidRPr="00AB0CF8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119" w:type="dxa"/>
          </w:tcPr>
          <w:p w14:paraId="210F9412" w14:textId="1C488945" w:rsidR="00AB0CF8" w:rsidRPr="00FF1771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6DB042E3" w14:textId="77777777" w:rsidR="00AB0CF8" w:rsidRPr="00AB0CF8" w:rsidRDefault="00AB0CF8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B0CF8" w:rsidRPr="00AB0CF8" w14:paraId="5C2FA983" w14:textId="77777777" w:rsidTr="00967525">
        <w:tc>
          <w:tcPr>
            <w:tcW w:w="3823" w:type="dxa"/>
          </w:tcPr>
          <w:p w14:paraId="1D897043" w14:textId="0D7B5A95" w:rsidR="00AB0CF8" w:rsidRPr="00AB0CF8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st of tools and equipment (VUV)</w:t>
            </w:r>
          </w:p>
        </w:tc>
        <w:tc>
          <w:tcPr>
            <w:tcW w:w="850" w:type="dxa"/>
          </w:tcPr>
          <w:p w14:paraId="3CA47409" w14:textId="66EE5820" w:rsidR="00AB0CF8" w:rsidRPr="00AB0CF8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40</w:t>
            </w:r>
          </w:p>
        </w:tc>
        <w:tc>
          <w:tcPr>
            <w:tcW w:w="3119" w:type="dxa"/>
          </w:tcPr>
          <w:p w14:paraId="0C0451DE" w14:textId="606E168D" w:rsidR="00AB0CF8" w:rsidRPr="00FF1771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1CC567E6" w14:textId="77777777" w:rsidR="00AB0CF8" w:rsidRPr="00AB0CF8" w:rsidRDefault="00AB0CF8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572831D1" w14:textId="77777777" w:rsidTr="00967525">
        <w:tc>
          <w:tcPr>
            <w:tcW w:w="3823" w:type="dxa"/>
          </w:tcPr>
          <w:p w14:paraId="23A987D4" w14:textId="4E4584E6" w:rsidR="00967525" w:rsidRPr="00AB0CF8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ice of seedling (VUV seedlin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39CC8B22" w14:textId="7CE882EB" w:rsidR="00967525" w:rsidRPr="00AB0CF8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0</w:t>
            </w:r>
          </w:p>
        </w:tc>
        <w:tc>
          <w:tcPr>
            <w:tcW w:w="3119" w:type="dxa"/>
          </w:tcPr>
          <w:p w14:paraId="77027D40" w14:textId="537F7C91" w:rsidR="00967525" w:rsidRPr="00FF1771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wn data</w:t>
            </w:r>
          </w:p>
        </w:tc>
        <w:tc>
          <w:tcPr>
            <w:tcW w:w="6378" w:type="dxa"/>
          </w:tcPr>
          <w:p w14:paraId="358C01A7" w14:textId="77777777" w:rsidR="00967525" w:rsidRPr="00AB0CF8" w:rsidRDefault="00967525" w:rsidP="008023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36E57F5D" w14:textId="77777777" w:rsidTr="00967525">
        <w:tc>
          <w:tcPr>
            <w:tcW w:w="3823" w:type="dxa"/>
          </w:tcPr>
          <w:p w14:paraId="19F687B8" w14:textId="6BC852EB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ut transportation cost from collection to selling point (VUV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21C15046" w14:textId="7F21FE46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119" w:type="dxa"/>
          </w:tcPr>
          <w:p w14:paraId="10314A46" w14:textId="5624BBD7" w:rsidR="00967525" w:rsidRPr="00FF1771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wn data</w:t>
            </w:r>
          </w:p>
        </w:tc>
        <w:tc>
          <w:tcPr>
            <w:tcW w:w="6378" w:type="dxa"/>
          </w:tcPr>
          <w:p w14:paraId="4DFB25C9" w14:textId="77777777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0B3B658A" w14:textId="77777777" w:rsidTr="00967525">
        <w:tc>
          <w:tcPr>
            <w:tcW w:w="3823" w:type="dxa"/>
          </w:tcPr>
          <w:p w14:paraId="24422E0D" w14:textId="61B473CB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olar dryer cost (VUV)</w:t>
            </w:r>
          </w:p>
        </w:tc>
        <w:tc>
          <w:tcPr>
            <w:tcW w:w="850" w:type="dxa"/>
          </w:tcPr>
          <w:p w14:paraId="19ED75AD" w14:textId="27E242CA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,000</w:t>
            </w:r>
          </w:p>
        </w:tc>
        <w:tc>
          <w:tcPr>
            <w:tcW w:w="3119" w:type="dxa"/>
          </w:tcPr>
          <w:p w14:paraId="45C8363A" w14:textId="11B5D372" w:rsidR="00967525" w:rsidRPr="00FF1771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wn data</w:t>
            </w:r>
          </w:p>
        </w:tc>
        <w:tc>
          <w:tcPr>
            <w:tcW w:w="6378" w:type="dxa"/>
          </w:tcPr>
          <w:p w14:paraId="2CD53ABE" w14:textId="77777777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6F592741" w14:textId="77777777" w:rsidTr="00967525">
        <w:tc>
          <w:tcPr>
            <w:tcW w:w="3823" w:type="dxa"/>
          </w:tcPr>
          <w:p w14:paraId="01BD0D95" w14:textId="13E70A12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st of running and maintaining solar dryer (VUV year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4CBEC998" w14:textId="1CCCF7D6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420</w:t>
            </w:r>
          </w:p>
        </w:tc>
        <w:tc>
          <w:tcPr>
            <w:tcW w:w="3119" w:type="dxa"/>
          </w:tcPr>
          <w:p w14:paraId="4E48BC77" w14:textId="5B03DD49" w:rsidR="00967525" w:rsidRPr="00FF1771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5772EF74" w14:textId="77777777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1528220B" w14:textId="77777777" w:rsidTr="00967525">
        <w:tc>
          <w:tcPr>
            <w:tcW w:w="3823" w:type="dxa"/>
          </w:tcPr>
          <w:p w14:paraId="544492F3" w14:textId="2EA7FBB2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lectric dryer cost (VUV)</w:t>
            </w:r>
          </w:p>
        </w:tc>
        <w:tc>
          <w:tcPr>
            <w:tcW w:w="850" w:type="dxa"/>
          </w:tcPr>
          <w:p w14:paraId="65C65FCC" w14:textId="3A4AAB34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,400</w:t>
            </w:r>
          </w:p>
        </w:tc>
        <w:tc>
          <w:tcPr>
            <w:tcW w:w="3119" w:type="dxa"/>
          </w:tcPr>
          <w:p w14:paraId="0656080E" w14:textId="03AFB8CE" w:rsidR="00967525" w:rsidRPr="00FF1771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2D7FA6A0" w14:textId="77777777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5B546DA0" w14:textId="77777777" w:rsidTr="00967525">
        <w:tc>
          <w:tcPr>
            <w:tcW w:w="3823" w:type="dxa"/>
          </w:tcPr>
          <w:p w14:paraId="35512A6B" w14:textId="0215F215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st of running and maintaining electric dryer (VUV year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05D510EF" w14:textId="544FEBEE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40</w:t>
            </w:r>
          </w:p>
        </w:tc>
        <w:tc>
          <w:tcPr>
            <w:tcW w:w="3119" w:type="dxa"/>
          </w:tcPr>
          <w:p w14:paraId="59F74DEE" w14:textId="16070FDE" w:rsidR="00967525" w:rsidRPr="00AB0CF8" w:rsidRDefault="00967525" w:rsidP="00967525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819B7"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7F758AA2" w14:textId="77777777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7525" w:rsidRPr="00AB0CF8" w14:paraId="306C9397" w14:textId="77777777" w:rsidTr="00967525">
        <w:tc>
          <w:tcPr>
            <w:tcW w:w="3823" w:type="dxa"/>
          </w:tcPr>
          <w:p w14:paraId="46BE1BD4" w14:textId="26429896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iscount rate (%)</w:t>
            </w:r>
          </w:p>
        </w:tc>
        <w:tc>
          <w:tcPr>
            <w:tcW w:w="850" w:type="dxa"/>
          </w:tcPr>
          <w:p w14:paraId="063E65FE" w14:textId="63E482BD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9497" w:type="dxa"/>
            <w:gridSpan w:val="2"/>
          </w:tcPr>
          <w:p w14:paraId="56770E4D" w14:textId="32C33DF4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67525">
              <w:rPr>
                <w:rFonts w:ascii="Times New Roman" w:hAnsi="Times New Roman" w:cs="Times New Roman"/>
                <w:sz w:val="20"/>
                <w:szCs w:val="20"/>
              </w:rPr>
              <w:t xml:space="preserve">The discount rate was calculated as the sum of a risk-free discount rate plus a risk premium. The risk-free discount rate chosen was equivalent to long-term government bonds, of 7.58, minus inflation rate of 2.8%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rld Bank&lt;/Author&gt;&lt;Year&gt;2020&lt;/Year&gt;&lt;RecNum&gt;39&lt;/RecNum&gt;&lt;DisplayText&gt;(World Bank, 2020)&lt;/DisplayText&gt;&lt;record&gt;&lt;rec-number&gt;39&lt;/rec-number&gt;&lt;foreign-keys&gt;&lt;key app="EN" db-id="sv5z9trw6d92rneessup9f0sfawwzvxrfd0a" timestamp="1612416359"&gt;39&lt;/key&gt;&lt;/foreign-keys&gt;&lt;ref-type name="Online Database"&gt;45&lt;/ref-type&gt;&lt;contributors&gt;&lt;authors&gt;&lt;author&gt;World Bank,&lt;/author&gt;&lt;/authors&gt;&lt;/contributors&gt;&lt;titles&gt;&lt;title&gt;World Bank Data Catalog&lt;/title&gt;&lt;/titles&gt;&lt;dates&gt;&lt;year&gt;2020&lt;/year&gt;&lt;pub-dates&gt;&lt;date&gt;14 Dec 2020&lt;/date&gt;&lt;/pub-dates&gt;&lt;/dates&gt;&lt;publisher&gt;World Bank Group&lt;/publisher&gt;&lt;urls&gt;&lt;related-urls&gt;&lt;url&gt;https://datacatalog.worldbank.org/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World Bank,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967525">
              <w:rPr>
                <w:rFonts w:ascii="Times New Roman" w:hAnsi="Times New Roman" w:cs="Times New Roman"/>
                <w:sz w:val="20"/>
                <w:szCs w:val="20"/>
              </w:rPr>
              <w:t xml:space="preserve">. The risk premium for lending for Vanuatu was unavailable, so the value for Fiji of 3.5% was use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rld Bank&lt;/Author&gt;&lt;Year&gt;2020&lt;/Year&gt;&lt;RecNum&gt;39&lt;/RecNum&gt;&lt;DisplayText&gt;(World Bank, 2020)&lt;/DisplayText&gt;&lt;record&gt;&lt;rec-number&gt;39&lt;/rec-number&gt;&lt;foreign-keys&gt;&lt;key app="EN" db-id="sv5z9trw6d92rneessup9f0sfawwzvxrfd0a" timestamp="1612416359"&gt;39&lt;/key&gt;&lt;/foreign-keys&gt;&lt;ref-type name="Online Database"&gt;45&lt;/ref-type&gt;&lt;contributors&gt;&lt;authors&gt;&lt;author&gt;World Bank,&lt;/author&gt;&lt;/authors&gt;&lt;/contributors&gt;&lt;titles&gt;&lt;title&gt;World Bank Data Catalog&lt;/title&gt;&lt;/titles&gt;&lt;dates&gt;&lt;year&gt;2020&lt;/year&gt;&lt;pub-dates&gt;&lt;date&gt;14 Dec 2020&lt;/date&gt;&lt;/pub-dates&gt;&lt;/dates&gt;&lt;publisher&gt;World Bank Group&lt;/publisher&gt;&lt;urls&gt;&lt;related-urls&gt;&lt;url&gt;https://datacatalog.worldbank.org/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World Bank,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967525">
              <w:rPr>
                <w:rFonts w:ascii="Times New Roman" w:hAnsi="Times New Roman" w:cs="Times New Roman"/>
                <w:sz w:val="20"/>
                <w:szCs w:val="20"/>
              </w:rPr>
              <w:t>. The World Bank interest rates are lower than commercial rates, and it would probably only be available to farmers in development projects. The resulting discount rate of 8.28% is consistent with what has been used in the past b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967525">
              <w:rPr>
                <w:rFonts w:ascii="Times New Roman" w:hAnsi="Times New Roman" w:cs="Times New Roman"/>
                <w:sz w:val="20"/>
                <w:szCs w:val="20"/>
              </w:rPr>
              <w:t xml:space="preserve">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homson&lt;/Author&gt;&lt;Year&gt;2011&lt;/Year&gt;&lt;RecNum&gt;41&lt;/RecNum&gt;&lt;DisplayText&gt;(Thomson et al., 2011)&lt;/DisplayText&gt;&lt;record&gt;&lt;rec-number&gt;41&lt;/rec-number&gt;&lt;foreign-keys&gt;&lt;key app="EN" db-id="vat5e05eet90tjesazbxatf2daxefxwrfvf0" timestamp="1554679455"&gt;41&lt;/key&gt;&lt;/foreign-keys&gt;&lt;ref-type name="Book Section"&gt;5&lt;/ref-type&gt;&lt;contributors&gt;&lt;authors&gt;&lt;author&gt;Thomson, L A J&lt;/author&gt;&lt;author&gt;Doran, John&lt;/author&gt;&lt;author&gt;Harbaugh, D&lt;/author&gt;&lt;author&gt;Merlin, M D&lt;/author&gt;&lt;/authors&gt;&lt;secondary-authors&gt;&lt;author&gt;Elevitch, C R&lt;/author&gt;&lt;/secondary-authors&gt;&lt;/contributors&gt;&lt;titles&gt;&lt;title&gt;&lt;style face="normal" font="default" size="100%"&gt;Farm and Forestry Production and Marketing Profile for Sandalwood (&lt;/style&gt;&lt;style face="italic" font="default" size="100%"&gt;Santalum &lt;/style&gt;&lt;style face="normal" font="default" size="100%"&gt;species)&lt;/style&gt;&lt;/title&gt;&lt;secondary-title&gt;Specialty Crops for Pacific Island Agroforestry&lt;/secondary-title&gt;&lt;/titles&gt;&lt;dates&gt;&lt;year&gt;2011&lt;/year&gt;&lt;/dates&gt;&lt;pub-location&gt;Holualoa, Hawaii&lt;/pub-location&gt;&lt;publisher&gt;Permanent Agriculture Resources&lt;/publisher&gt;&lt;urls&gt;&lt;related-urls&gt;&lt;url&gt;http://agroforestry.net/scps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Thomson et al.,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 Vanuatu</w:t>
            </w:r>
            <w:r w:rsidRPr="00967525">
              <w:rPr>
                <w:rFonts w:ascii="Times New Roman" w:hAnsi="Times New Roman" w:cs="Times New Roman"/>
                <w:sz w:val="20"/>
                <w:szCs w:val="20"/>
              </w:rPr>
              <w:t>, and a rounded figure of 8% will be used in this study. Calculations were done in USD using a conversion rate of USD 1 = VUV 114.</w:t>
            </w:r>
          </w:p>
        </w:tc>
      </w:tr>
      <w:tr w:rsidR="00967525" w:rsidRPr="00AB0CF8" w14:paraId="49BD2280" w14:textId="77777777" w:rsidTr="00432376">
        <w:tc>
          <w:tcPr>
            <w:tcW w:w="14170" w:type="dxa"/>
            <w:gridSpan w:val="4"/>
          </w:tcPr>
          <w:p w14:paraId="1B7A9BF1" w14:textId="3F45A7D0" w:rsidR="00967525" w:rsidRPr="00AB0CF8" w:rsidRDefault="00967525" w:rsidP="00967525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Price of </w:t>
            </w:r>
            <w:proofErr w:type="spellStart"/>
            <w:r w:rsidRPr="00AB0CF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anarium</w:t>
            </w:r>
            <w:proofErr w:type="spellEnd"/>
            <w:r w:rsidRPr="00AB0CF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roducts</w:t>
            </w:r>
          </w:p>
        </w:tc>
      </w:tr>
      <w:tr w:rsidR="00967525" w:rsidRPr="00AB0CF8" w14:paraId="13AE4BBF" w14:textId="77777777" w:rsidTr="00967525">
        <w:tc>
          <w:tcPr>
            <w:tcW w:w="3823" w:type="dxa"/>
          </w:tcPr>
          <w:p w14:paraId="4441A957" w14:textId="4CF4D5D6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IS (VUV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260A5675" w14:textId="12116D85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119" w:type="dxa"/>
          </w:tcPr>
          <w:p w14:paraId="75A396E6" w14:textId="26BF2299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wn data</w:t>
            </w:r>
          </w:p>
        </w:tc>
        <w:tc>
          <w:tcPr>
            <w:tcW w:w="6378" w:type="dxa"/>
          </w:tcPr>
          <w:p w14:paraId="1FE0F1F0" w14:textId="24640956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76BD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="000E76BD">
              <w:rPr>
                <w:rFonts w:ascii="Times New Roman" w:hAnsi="Times New Roman" w:cs="Times New Roman"/>
                <w:sz w:val="20"/>
                <w:szCs w:val="20"/>
              </w:rPr>
              <w:t>ac</w:t>
            </w:r>
            <w:r w:rsidR="00896FC3"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="000E76BD">
              <w:rPr>
                <w:rFonts w:ascii="Times New Roman" w:hAnsi="Times New Roman" w:cs="Times New Roman"/>
                <w:sz w:val="20"/>
                <w:szCs w:val="20"/>
              </w:rPr>
              <w:t>onnel</w:t>
            </w:r>
            <w:proofErr w:type="spellEnd"/>
            <w:r w:rsidRPr="000E76B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2017) reported sales for VUV 20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while </w:t>
            </w:r>
            <w:r w:rsidR="00A032E5"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032E5" w:rsidRPr="00A032E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ungon&lt;/Author&gt;&lt;Year&gt;2021&lt;/Year&gt;&lt;RecNum&gt;40&lt;/RecNum&gt;&lt;DisplayText&gt;Tungon et al. (2021)&lt;/DisplayText&gt;&lt;record&gt;&lt;rec-number&gt;40&lt;/rec-number&gt;&lt;foreign-keys&gt;&lt;key app="EN" db-id="sv5z9trw6d92rneessup9f0sfawwzvxrfd0a" timestamp="1613609476"&gt;40&lt;/key&gt;&lt;/foreign-keys&gt;&lt;ref-type name="Report"&gt;27&lt;/ref-type&gt;&lt;contributors&gt;&lt;authors&gt;&lt;author&gt;Joseph Tungon&lt;/author&gt;&lt;author&gt;Grant, Elektra&lt;/author&gt;&lt;author&gt;Macdonell, Paul&lt;/author&gt;&lt;author&gt;Page, Tony&lt;/author&gt;&lt;author&gt;Wallace, H&lt;/author&gt;&lt;author&gt;Bai, Shahla Hosseini&lt;/author&gt;&lt;author&gt;Randall, B&lt;/author&gt;&lt;author&gt;Johns, Craig&lt;/author&gt;&lt;author&gt;Simos, T&lt;/author&gt;&lt;author&gt;Jones, K&lt;/author&gt;&lt;author&gt;Nevenimo, Tio&lt;/author&gt;&lt;author&gt;Hannet, Dalsie&lt;/author&gt;&lt;author&gt;Hannett, Goldfrey&lt;/author&gt;&lt;/authors&gt;&lt;/contributors&gt;&lt;titles&gt;&lt;title&gt;Canarium Producers Manual&lt;/title&gt;&lt;/titles&gt;&lt;edition&gt;Tachnical Note TN/C-01, FST/2016/154&lt;/edition&gt;&lt;dates&gt;&lt;year&gt;2021&lt;/year&gt;&lt;/dates&gt;&lt;pub-location&gt;Australia&lt;/pub-location&gt;&lt;publisher&gt;ACIAR&lt;/publisher&gt;&lt;urls&gt;&lt;/urls&gt;&lt;/record&gt;&lt;/Cite&gt;&lt;/EndNote&gt;</w:instrText>
            </w:r>
            <w:r w:rsidR="00A032E5"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032E5" w:rsidRPr="00A032E5">
              <w:rPr>
                <w:rFonts w:ascii="Times New Roman" w:hAnsi="Times New Roman" w:cs="Times New Roman"/>
                <w:noProof/>
                <w:sz w:val="20"/>
                <w:szCs w:val="20"/>
              </w:rPr>
              <w:t>Tungon et al. (2021)</w:t>
            </w:r>
            <w:r w:rsidR="00A032E5" w:rsidRPr="00A032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assumed VUV 40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</w:tr>
      <w:tr w:rsidR="00967525" w:rsidRPr="00AB0CF8" w14:paraId="41E7C801" w14:textId="77777777" w:rsidTr="00967525">
        <w:tc>
          <w:tcPr>
            <w:tcW w:w="3823" w:type="dxa"/>
          </w:tcPr>
          <w:p w14:paraId="2A6F9CF4" w14:textId="35FC5B50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resh KIT (VUV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16E50639" w14:textId="1BA2F0E7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0</w:t>
            </w:r>
          </w:p>
        </w:tc>
        <w:tc>
          <w:tcPr>
            <w:tcW w:w="3119" w:type="dxa"/>
          </w:tcPr>
          <w:p w14:paraId="6B2C7A6B" w14:textId="0B8A19AE" w:rsidR="00967525" w:rsidRPr="00AB0CF8" w:rsidRDefault="00896FC3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76BD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cdonnel</w:t>
            </w:r>
            <w:proofErr w:type="spellEnd"/>
            <w:r w:rsidRPr="000E76B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67525">
              <w:rPr>
                <w:rFonts w:ascii="Times New Roman" w:hAnsi="Times New Roman" w:cs="Times New Roman"/>
                <w:sz w:val="20"/>
                <w:szCs w:val="20"/>
              </w:rPr>
              <w:t>(2017)</w:t>
            </w:r>
          </w:p>
        </w:tc>
        <w:tc>
          <w:tcPr>
            <w:tcW w:w="6378" w:type="dxa"/>
          </w:tcPr>
          <w:p w14:paraId="2461402D" w14:textId="68A27482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One of the key informant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tated prices paid of VUV 300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</w:tr>
      <w:tr w:rsidR="00967525" w:rsidRPr="00AB0CF8" w14:paraId="09699703" w14:textId="77777777" w:rsidTr="00967525">
        <w:tc>
          <w:tcPr>
            <w:tcW w:w="3823" w:type="dxa"/>
          </w:tcPr>
          <w:p w14:paraId="113F2E3D" w14:textId="47932FB2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ry KIT – solar dryer (VUV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3FDD992D" w14:textId="2B497881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0</w:t>
            </w:r>
          </w:p>
        </w:tc>
        <w:tc>
          <w:tcPr>
            <w:tcW w:w="3119" w:type="dxa"/>
          </w:tcPr>
          <w:p w14:paraId="334A23F9" w14:textId="3BFC29AD" w:rsidR="00967525" w:rsidRPr="00AB0CF8" w:rsidRDefault="00896FC3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76BD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cdonnel</w:t>
            </w:r>
            <w:proofErr w:type="spellEnd"/>
            <w:r w:rsidRPr="000E76B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67525">
              <w:rPr>
                <w:rFonts w:ascii="Times New Roman" w:hAnsi="Times New Roman" w:cs="Times New Roman"/>
                <w:sz w:val="20"/>
                <w:szCs w:val="20"/>
              </w:rPr>
              <w:t>(2017)</w:t>
            </w:r>
          </w:p>
        </w:tc>
        <w:tc>
          <w:tcPr>
            <w:tcW w:w="6378" w:type="dxa"/>
          </w:tcPr>
          <w:p w14:paraId="3E52CC04" w14:textId="1EE09020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One of the key informant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tated prices paid of VUV 1000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</w:tr>
      <w:tr w:rsidR="00967525" w:rsidRPr="00AB0CF8" w14:paraId="2EB0FD62" w14:textId="77777777" w:rsidTr="00967525">
        <w:tc>
          <w:tcPr>
            <w:tcW w:w="3823" w:type="dxa"/>
          </w:tcPr>
          <w:p w14:paraId="2A50AA7E" w14:textId="558EA62E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ry KIT – electric dryer (VUV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73A95C57" w14:textId="2C4D22CA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0</w:t>
            </w:r>
          </w:p>
        </w:tc>
        <w:tc>
          <w:tcPr>
            <w:tcW w:w="3119" w:type="dxa"/>
          </w:tcPr>
          <w:p w14:paraId="43487B21" w14:textId="3AD19CE5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378" w:type="dxa"/>
          </w:tcPr>
          <w:p w14:paraId="4EA86ED7" w14:textId="1601ADFE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t xml:space="preserve">One of the key informant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tated prices paid of VUV 1500 kg</w:t>
            </w:r>
            <w:r w:rsidRPr="00AB0CF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</w:tr>
      <w:tr w:rsidR="00967525" w:rsidRPr="00AB0CF8" w14:paraId="296E96E8" w14:textId="77777777" w:rsidTr="00967525">
        <w:tc>
          <w:tcPr>
            <w:tcW w:w="3823" w:type="dxa"/>
          </w:tcPr>
          <w:p w14:paraId="4A90ABEA" w14:textId="67054EE9" w:rsidR="00967525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imber price (VUV m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</w:tcPr>
          <w:p w14:paraId="2B201670" w14:textId="672CE5CF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60</w:t>
            </w:r>
          </w:p>
        </w:tc>
        <w:tc>
          <w:tcPr>
            <w:tcW w:w="3119" w:type="dxa"/>
          </w:tcPr>
          <w:p w14:paraId="090985C8" w14:textId="78C02BE4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arrison&lt;/Author&gt;&lt;Year&gt;2016&lt;/Year&gt;&lt;RecNum&gt;38&lt;/RecNum&gt;&lt;DisplayText&gt;Harrison and Harrison (2016)&lt;/DisplayText&gt;&lt;record&gt;&lt;rec-number&gt;38&lt;/rec-number&gt;&lt;foreign-keys&gt;&lt;key app="EN" db-id="sv5z9trw6d92rneessup9f0sfawwzvxrfd0a" timestamp="1612406254"&gt;38&lt;/key&gt;&lt;/foreign-keys&gt;&lt;ref-type name="Book Section"&gt;5&lt;/ref-type&gt;&lt;contributors&gt;&lt;authors&gt;&lt;author&gt;Steve Harrison&lt;/author&gt;&lt;author&gt;Harrison, R&lt;/author&gt;&lt;/authors&gt;&lt;secondary-authors&gt;&lt;author&gt;Steve Harrison&lt;/author&gt;&lt;author&gt;Karim, S&lt;/author&gt;&lt;/secondary-authors&gt;&lt;/contributors&gt;&lt;titles&gt;&lt;title&gt;Financial models of multi-species agroforestry systems in Fiji and Vanuatu&lt;/title&gt;&lt;secondary-title&gt;Promoting sustainable agriculture and agroforestry to replace unproductive land use in Fiji and Vanuatu&lt;/secondary-title&gt;&lt;/titles&gt;&lt;pages&gt;104-116&lt;/pages&gt;&lt;dates&gt;&lt;year&gt;2016&lt;/year&gt;&lt;/dates&gt;&lt;pub-location&gt;Canberra, Australia&lt;/pub-location&gt;&lt;publisher&gt;Australian Centre for International Agricultural Research&lt;/publisher&gt;&lt;urls&gt;&lt;/urls&gt;&lt;/record&gt;&lt;/Cite&gt;&lt;/EndNote&gt;</w:instrTex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AB0CF8">
              <w:rPr>
                <w:rFonts w:ascii="Times New Roman" w:hAnsi="Times New Roman" w:cs="Times New Roman"/>
                <w:noProof/>
                <w:sz w:val="20"/>
                <w:szCs w:val="20"/>
              </w:rPr>
              <w:t>Harrison and Harrison (2016)</w:t>
            </w:r>
            <w:r w:rsidRPr="00AB0C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78" w:type="dxa"/>
          </w:tcPr>
          <w:p w14:paraId="4D5DFAE2" w14:textId="77777777" w:rsidR="00967525" w:rsidRPr="00AB0CF8" w:rsidRDefault="00967525" w:rsidP="0096752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312954A1" w14:textId="19A063A8" w:rsidR="00463D7B" w:rsidRDefault="00463D7B"/>
    <w:p w14:paraId="391BDC3A" w14:textId="7CDC7FBF" w:rsidR="00463D7B" w:rsidRDefault="00463D7B"/>
    <w:p w14:paraId="644EB29A" w14:textId="77777777" w:rsidR="00B109CA" w:rsidRDefault="00B109CA"/>
    <w:p w14:paraId="760FA663" w14:textId="380A3D34" w:rsidR="00B109CA" w:rsidRDefault="00E43AEB">
      <w:r>
        <w:t>References</w:t>
      </w:r>
    </w:p>
    <w:p w14:paraId="2494A276" w14:textId="1E676DF8" w:rsidR="00896FC3" w:rsidRDefault="00896FC3" w:rsidP="00896FC3">
      <w:r>
        <w:t>Bunt, C. &amp; Leakey, R. 2008. Domestication potential and marketing of Canarium indicum nuts in the Pacific: commercialization and market development. Forests, Trees and Livelihoods, 18, 271-289.</w:t>
      </w:r>
    </w:p>
    <w:p w14:paraId="7529501F" w14:textId="77777777" w:rsidR="00896FC3" w:rsidRDefault="00896FC3" w:rsidP="00896FC3">
      <w:r>
        <w:t>Carlos, J. T. &amp; Dawes, S. 1990. South Pacific tropical nut cultivation: status and outlook, IRETA.</w:t>
      </w:r>
    </w:p>
    <w:p w14:paraId="4CF3AB80" w14:textId="77777777" w:rsidR="00896FC3" w:rsidRDefault="00896FC3" w:rsidP="00896FC3">
      <w:r>
        <w:t>Evans, B. R. Overview of Resource Potential for Indigenous Nut Production in South Pacific Indigenous Nuts. In: Steven, M. L., Bourke, R. M. &amp; Evans, B. R., eds. South Pacific Indigenous Nuts, 1994 Port Vila, Vanuatu. ACIAR, 10-35.</w:t>
      </w:r>
    </w:p>
    <w:p w14:paraId="3B071941" w14:textId="77777777" w:rsidR="00896FC3" w:rsidRDefault="00896FC3" w:rsidP="00896FC3">
      <w:r>
        <w:t>Harrison, S. &amp; Harrison, R. 2016. Financial models of multi-species agroforestry systems in Fiji and Vanuatu. In: Harrison, S. &amp; Karim, S. (eds.) Promoting sustainable agriculture and agroforestry to replace unproductive land use in Fiji and Vanuatu. Canberra, Australia: Australian Centre for International Agricultural Research.</w:t>
      </w:r>
    </w:p>
    <w:p w14:paraId="1A609E98" w14:textId="7D353361" w:rsidR="00896FC3" w:rsidRDefault="00896FC3" w:rsidP="00852E10">
      <w:proofErr w:type="spellStart"/>
      <w:r>
        <w:t>Macdonnel</w:t>
      </w:r>
      <w:proofErr w:type="spellEnd"/>
      <w:r>
        <w:t xml:space="preserve">, P. </w:t>
      </w:r>
      <w:r w:rsidR="00C52ADF">
        <w:t xml:space="preserve">2017. </w:t>
      </w:r>
      <w:r w:rsidR="00852E10">
        <w:t>Enhancing returns from high-value agroforestry species in Vanuatu</w:t>
      </w:r>
      <w:r w:rsidR="009726C3">
        <w:t xml:space="preserve">. Field Report </w:t>
      </w:r>
      <w:r w:rsidR="00C52ADF" w:rsidRPr="00C52ADF">
        <w:t>FR/PM/2017-11</w:t>
      </w:r>
      <w:r w:rsidR="00C52ADF">
        <w:t>. Australia.</w:t>
      </w:r>
    </w:p>
    <w:p w14:paraId="07B0E7BE" w14:textId="77777777" w:rsidR="00896FC3" w:rsidRDefault="00896FC3" w:rsidP="00896FC3">
      <w:r>
        <w:t xml:space="preserve">Orwa, C., Mutua, A., Kindt, R., </w:t>
      </w:r>
      <w:proofErr w:type="spellStart"/>
      <w:r>
        <w:t>Jamnadass</w:t>
      </w:r>
      <w:proofErr w:type="spellEnd"/>
      <w:r>
        <w:t xml:space="preserve">, R. &amp; Anthony, S. 2009. </w:t>
      </w:r>
      <w:proofErr w:type="spellStart"/>
      <w:r>
        <w:t>Agroforestree</w:t>
      </w:r>
      <w:proofErr w:type="spellEnd"/>
      <w:r>
        <w:t xml:space="preserve"> Database: a tree reference and selection guide version 4.0 [Online]. Available: http://www.worldagroforestry.org/sites/treedbs/treedatabases.asp [Accessed 11 May 2020].</w:t>
      </w:r>
    </w:p>
    <w:p w14:paraId="28B7122E" w14:textId="77777777" w:rsidR="00896FC3" w:rsidRDefault="00896FC3" w:rsidP="00896FC3">
      <w:r>
        <w:t xml:space="preserve">Thomson, L. a. J., Doran, J., Harbaugh, D. &amp; Merlin, M. D. 2011. Farm and Forestry Production and Marketing Profile for Sandalwood (Santalum species). In: </w:t>
      </w:r>
      <w:proofErr w:type="spellStart"/>
      <w:r>
        <w:t>Elevitch</w:t>
      </w:r>
      <w:proofErr w:type="spellEnd"/>
      <w:r>
        <w:t>, C. R. (ed.) Specialty Crops for Pacific Island Agroforestry. Holualoa, Hawaii: Permanent Agriculture Resources.</w:t>
      </w:r>
    </w:p>
    <w:p w14:paraId="1241445B" w14:textId="77777777" w:rsidR="00896FC3" w:rsidRDefault="00896FC3" w:rsidP="00896FC3">
      <w:r>
        <w:t xml:space="preserve">Thomson, L. a. J. &amp; Evans, B. 2006. Canarium indicum var. indicum and C. </w:t>
      </w:r>
      <w:proofErr w:type="spellStart"/>
      <w:r>
        <w:t>harveyi</w:t>
      </w:r>
      <w:proofErr w:type="spellEnd"/>
      <w:r>
        <w:t xml:space="preserve"> (</w:t>
      </w:r>
      <w:proofErr w:type="spellStart"/>
      <w:r>
        <w:t>canarium</w:t>
      </w:r>
      <w:proofErr w:type="spellEnd"/>
      <w:r>
        <w:t xml:space="preserve"> nut), </w:t>
      </w:r>
      <w:proofErr w:type="spellStart"/>
      <w:r>
        <w:t>ver</w:t>
      </w:r>
      <w:proofErr w:type="spellEnd"/>
      <w:r>
        <w:t xml:space="preserve"> 2.1. In: </w:t>
      </w:r>
      <w:proofErr w:type="spellStart"/>
      <w:r>
        <w:t>Elevitch</w:t>
      </w:r>
      <w:proofErr w:type="spellEnd"/>
      <w:r>
        <w:t>, C. R. (ed.) Species Profile for Pacific Island Agroforestry. Holualoa, Hawaii: Permanent Agriculture Resources.</w:t>
      </w:r>
    </w:p>
    <w:p w14:paraId="6CE82222" w14:textId="77777777" w:rsidR="00896FC3" w:rsidRDefault="00896FC3" w:rsidP="00896FC3">
      <w:proofErr w:type="spellStart"/>
      <w:r>
        <w:t>Tungon</w:t>
      </w:r>
      <w:proofErr w:type="spellEnd"/>
      <w:r>
        <w:t xml:space="preserve">, J., Grant, E., Macdonell, P., Page, T., Wallace, H., Bai, S. H., Randall, B., Johns, C., Simos, T., Jones, K., </w:t>
      </w:r>
      <w:proofErr w:type="spellStart"/>
      <w:r>
        <w:t>Nevenimo</w:t>
      </w:r>
      <w:proofErr w:type="spellEnd"/>
      <w:r>
        <w:t xml:space="preserve">, T., </w:t>
      </w:r>
      <w:proofErr w:type="spellStart"/>
      <w:r>
        <w:t>Hannet</w:t>
      </w:r>
      <w:proofErr w:type="spellEnd"/>
      <w:r>
        <w:t xml:space="preserve">, D. &amp; Hannett, G. 2021. Canarium Producers Manual. </w:t>
      </w:r>
      <w:proofErr w:type="spellStart"/>
      <w:r>
        <w:t>Tachnical</w:t>
      </w:r>
      <w:proofErr w:type="spellEnd"/>
      <w:r>
        <w:t xml:space="preserve"> Note TN/C-01, FST/2016/154 ed. Australia: ACIAR.</w:t>
      </w:r>
    </w:p>
    <w:p w14:paraId="207272B5" w14:textId="77777777" w:rsidR="00896FC3" w:rsidRDefault="00896FC3" w:rsidP="00896FC3">
      <w:r>
        <w:t xml:space="preserve">Vigus, T. 1997. Some silvicultural aspects of Canarium indicum. In: </w:t>
      </w:r>
      <w:proofErr w:type="spellStart"/>
      <w:r>
        <w:t>Kandrian</w:t>
      </w:r>
      <w:proofErr w:type="spellEnd"/>
      <w:r>
        <w:t xml:space="preserve"> Gloucester Integrated Development Project (ed.) Workshop on Galip as a commercial industry in PNG. Canberra, Australia: AusAID.</w:t>
      </w:r>
    </w:p>
    <w:p w14:paraId="61A74313" w14:textId="77777777" w:rsidR="00896FC3" w:rsidRDefault="00896FC3" w:rsidP="00896FC3">
      <w:r>
        <w:t xml:space="preserve">Wallace, H., Carter, J., Austin, J., </w:t>
      </w:r>
      <w:proofErr w:type="spellStart"/>
      <w:r>
        <w:t>Poienou</w:t>
      </w:r>
      <w:proofErr w:type="spellEnd"/>
      <w:r>
        <w:t>, M., Moxon, J., Walton, D., Randall, B. &amp; Viji, I. 2012. Processing of Canarium indicum nuts: Adapting and refining techniques to benefit farmers in the South Pacific (Final report). In: Australian Centre for International Agricultural Research (ed.). Canberra.</w:t>
      </w:r>
    </w:p>
    <w:p w14:paraId="68C50804" w14:textId="77777777" w:rsidR="00896FC3" w:rsidRDefault="00896FC3" w:rsidP="00896FC3">
      <w:r>
        <w:t xml:space="preserve">World Bank 2020. World Bank Data </w:t>
      </w:r>
      <w:proofErr w:type="spellStart"/>
      <w:r>
        <w:t>Catalog</w:t>
      </w:r>
      <w:proofErr w:type="spellEnd"/>
      <w:r>
        <w:t>. World Bank Group.</w:t>
      </w:r>
    </w:p>
    <w:p w14:paraId="321DCB0F" w14:textId="69D172AB" w:rsidR="00463D7B" w:rsidRDefault="00463D7B"/>
    <w:sectPr w:rsidR="00463D7B" w:rsidSect="000B008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3F93146"/>
    <w:multiLevelType w:val="hybridMultilevel"/>
    <w:tmpl w:val="1FFC53E8"/>
    <w:lvl w:ilvl="0" w:tplc="88EAED24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95C2CF7"/>
    <w:multiLevelType w:val="multilevel"/>
    <w:tmpl w:val="8AFA3678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1977635966">
    <w:abstractNumId w:val="0"/>
  </w:num>
  <w:num w:numId="2" w16cid:durableId="56703778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z9trw6d92rneessup9f0sfawwzvxrfd0a&quot;&gt;Canarium_nut&lt;record-ids&gt;&lt;item&gt;1&lt;/item&gt;&lt;item&gt;2&lt;/item&gt;&lt;item&gt;8&lt;/item&gt;&lt;item&gt;18&lt;/item&gt;&lt;item&gt;19&lt;/item&gt;&lt;item&gt;25&lt;/item&gt;&lt;item&gt;27&lt;/item&gt;&lt;item&gt;38&lt;/item&gt;&lt;item&gt;39&lt;/item&gt;&lt;item&gt;40&lt;/item&gt;&lt;/record-ids&gt;&lt;/item&gt;&lt;/Libraries&gt;"/>
  </w:docVars>
  <w:rsids>
    <w:rsidRoot w:val="00427100"/>
    <w:rsid w:val="000362C9"/>
    <w:rsid w:val="000B0083"/>
    <w:rsid w:val="000E76BD"/>
    <w:rsid w:val="00185C87"/>
    <w:rsid w:val="002A0775"/>
    <w:rsid w:val="003D3F66"/>
    <w:rsid w:val="00427100"/>
    <w:rsid w:val="00463D7B"/>
    <w:rsid w:val="0059163E"/>
    <w:rsid w:val="005B532B"/>
    <w:rsid w:val="006153C0"/>
    <w:rsid w:val="006840EF"/>
    <w:rsid w:val="007B5846"/>
    <w:rsid w:val="007B6732"/>
    <w:rsid w:val="00802329"/>
    <w:rsid w:val="00852E10"/>
    <w:rsid w:val="00896FC3"/>
    <w:rsid w:val="00967525"/>
    <w:rsid w:val="009726C3"/>
    <w:rsid w:val="00A032E5"/>
    <w:rsid w:val="00A148C1"/>
    <w:rsid w:val="00A509E4"/>
    <w:rsid w:val="00AB0CF8"/>
    <w:rsid w:val="00AD4851"/>
    <w:rsid w:val="00B109CA"/>
    <w:rsid w:val="00B1235F"/>
    <w:rsid w:val="00B876EC"/>
    <w:rsid w:val="00C51F93"/>
    <w:rsid w:val="00C52ADF"/>
    <w:rsid w:val="00DD76DC"/>
    <w:rsid w:val="00E43AEB"/>
    <w:rsid w:val="00E819B7"/>
    <w:rsid w:val="00EA5540"/>
    <w:rsid w:val="00FA0048"/>
    <w:rsid w:val="00FB000A"/>
    <w:rsid w:val="00FC278F"/>
    <w:rsid w:val="00FF17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4E0624"/>
  <w15:chartTrackingRefBased/>
  <w15:docId w15:val="{2CD8FA44-E56E-431B-BC67-00AC131004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9163E"/>
    <w:pPr>
      <w:keepNext/>
      <w:keepLines/>
      <w:numPr>
        <w:numId w:val="2"/>
      </w:numPr>
      <w:spacing w:before="240" w:after="0"/>
      <w:outlineLvl w:val="0"/>
    </w:pPr>
    <w:rPr>
      <w:rFonts w:ascii="Times New Roman" w:eastAsiaTheme="majorEastAsia" w:hAnsi="Times New Roman" w:cstheme="majorBidi"/>
      <w:color w:val="000000" w:themeColor="text1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163E"/>
    <w:rPr>
      <w:rFonts w:ascii="Times New Roman" w:eastAsiaTheme="majorEastAsia" w:hAnsi="Times New Roman" w:cstheme="majorBidi"/>
      <w:color w:val="000000" w:themeColor="text1"/>
      <w:szCs w:val="32"/>
    </w:rPr>
  </w:style>
  <w:style w:type="table" w:styleId="TableGrid">
    <w:name w:val="Table Grid"/>
    <w:basedOn w:val="TableNormal"/>
    <w:uiPriority w:val="39"/>
    <w:rsid w:val="00463D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109C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109C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109C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109CA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A554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5540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752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7525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96752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4</TotalTime>
  <Pages>4</Pages>
  <Words>6212</Words>
  <Characters>35410</Characters>
  <Application>Microsoft Office Word</Application>
  <DocSecurity>0</DocSecurity>
  <Lines>295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z Sousa Ota</dc:creator>
  <cp:keywords/>
  <dc:description/>
  <cp:lastModifiedBy>Liz Sousa Ota</cp:lastModifiedBy>
  <cp:revision>24</cp:revision>
  <dcterms:created xsi:type="dcterms:W3CDTF">2021-02-04T02:06:00Z</dcterms:created>
  <dcterms:modified xsi:type="dcterms:W3CDTF">2026-05-06T00:51:00Z</dcterms:modified>
</cp:coreProperties>
</file>